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E74804">
      <w:pPr>
        <w:pStyle w:val="ListParagraph"/>
        <w:numPr>
          <w:ilvl w:val="0"/>
          <w:numId w:val="12"/>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E74804">
      <w:pPr>
        <w:pStyle w:val="ListParagraph"/>
        <w:numPr>
          <w:ilvl w:val="0"/>
          <w:numId w:val="12"/>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E74804">
      <w:pPr>
        <w:pStyle w:val="ListParagraph"/>
        <w:numPr>
          <w:ilvl w:val="0"/>
          <w:numId w:val="12"/>
        </w:numPr>
        <w:ind w:left="567" w:hanging="425"/>
        <w:jc w:val="both"/>
      </w:pPr>
      <w:r>
        <w:t>Bapak Mohammad Arda Dwi Ardianto, S.Kom., selaku Pembimbing Pendamping Skripsi</w:t>
      </w:r>
    </w:p>
    <w:p w14:paraId="0EB01551" w14:textId="050EC812" w:rsidR="00937BDE" w:rsidRDefault="00937BDE" w:rsidP="00E74804">
      <w:pPr>
        <w:pStyle w:val="ListParagraph"/>
        <w:numPr>
          <w:ilvl w:val="0"/>
          <w:numId w:val="12"/>
        </w:numPr>
        <w:ind w:left="567" w:hanging="425"/>
        <w:jc w:val="both"/>
      </w:pPr>
      <w:r>
        <w:t>Kedua orang tua dan keluarga yang selalu mendukung dan memberikan semangat</w:t>
      </w:r>
    </w:p>
    <w:p w14:paraId="231E082C" w14:textId="48F3EB58" w:rsidR="00937BDE" w:rsidRPr="007C21D1" w:rsidRDefault="00937BDE" w:rsidP="00E74804">
      <w:pPr>
        <w:pStyle w:val="ListParagraph"/>
        <w:numPr>
          <w:ilvl w:val="0"/>
          <w:numId w:val="12"/>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E74804">
      <w:pPr>
        <w:pStyle w:val="ListParagraph"/>
        <w:numPr>
          <w:ilvl w:val="0"/>
          <w:numId w:val="12"/>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496366"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496366"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496366"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496366"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496366"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496366"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496366"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496366"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496366"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496366"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496366"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496366"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496366"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496366"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496366"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496366"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496366"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496366"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496366"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496366"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496366"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496366"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496366"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496366"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3B7112">
      <w:pPr>
        <w:pStyle w:val="Heading1"/>
        <w:numPr>
          <w:ilvl w:val="0"/>
          <w:numId w:val="18"/>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496366">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0C77212C" w:rsidR="00107462" w:rsidRPr="00107462" w:rsidRDefault="001D5933" w:rsidP="001D5933">
      <w:pPr>
        <w:pStyle w:val="Caption"/>
        <w:spacing w:after="240"/>
      </w:pPr>
      <w:bookmarkStart w:id="52" w:name="_Toc75262347"/>
      <w:r>
        <w:t>Gambar 3</w:t>
      </w:r>
      <w:r w:rsidR="000B7DE7">
        <w:t>.</w:t>
      </w:r>
      <w:r w:rsidR="00E254E5">
        <w:fldChar w:fldCharType="begin"/>
      </w:r>
      <w:r w:rsidR="00E254E5">
        <w:instrText xml:space="preserve"> STYLEREF 1 \s </w:instrText>
      </w:r>
      <w:r w:rsidR="00E254E5">
        <w:fldChar w:fldCharType="separate"/>
      </w:r>
      <w:r w:rsidR="00E254E5">
        <w:rPr>
          <w:noProof/>
        </w:rPr>
        <w:t>III</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1</w:t>
      </w:r>
      <w:r w:rsidR="00E254E5">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E74804">
      <w:pPr>
        <w:pStyle w:val="isi"/>
        <w:numPr>
          <w:ilvl w:val="0"/>
          <w:numId w:val="11"/>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E74804">
      <w:pPr>
        <w:pStyle w:val="isi"/>
        <w:numPr>
          <w:ilvl w:val="0"/>
          <w:numId w:val="11"/>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E74804">
      <w:pPr>
        <w:pStyle w:val="isi"/>
        <w:numPr>
          <w:ilvl w:val="0"/>
          <w:numId w:val="11"/>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65DE9CE9" w:rsidR="00AD5649" w:rsidRPr="00107462" w:rsidRDefault="000B7DE7" w:rsidP="000B7DE7">
      <w:pPr>
        <w:pStyle w:val="Caption"/>
      </w:pPr>
      <w:r>
        <w:t>Gambar 3.</w:t>
      </w:r>
      <w:r w:rsidR="00E254E5">
        <w:fldChar w:fldCharType="begin"/>
      </w:r>
      <w:r w:rsidR="00E254E5">
        <w:instrText xml:space="preserve"> STYLEREF 1 \s </w:instrText>
      </w:r>
      <w:r w:rsidR="00E254E5">
        <w:fldChar w:fldCharType="separate"/>
      </w:r>
      <w:r w:rsidR="00E254E5">
        <w:rPr>
          <w:noProof/>
        </w:rPr>
        <w:t>III</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2</w:t>
      </w:r>
      <w:r w:rsidR="00E254E5">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7592FB65" w:rsidR="0096492B" w:rsidRPr="000B3698" w:rsidRDefault="000B3698" w:rsidP="00B74232">
      <w:pPr>
        <w:pStyle w:val="Caption"/>
        <w:rPr>
          <w:i/>
          <w:iCs/>
        </w:rPr>
      </w:pPr>
      <w:bookmarkStart w:id="56" w:name="_Toc75262349"/>
      <w:r>
        <w:t xml:space="preserve">Gambar </w:t>
      </w:r>
      <w:r w:rsidR="000B7DE7">
        <w:t>3.</w:t>
      </w:r>
      <w:r w:rsidR="00E254E5">
        <w:fldChar w:fldCharType="begin"/>
      </w:r>
      <w:r w:rsidR="00E254E5">
        <w:instrText xml:space="preserve"> STYLEREF 1 \s </w:instrText>
      </w:r>
      <w:r w:rsidR="00E254E5">
        <w:fldChar w:fldCharType="separate"/>
      </w:r>
      <w:r w:rsidR="00E254E5">
        <w:rPr>
          <w:noProof/>
        </w:rPr>
        <w:t>III</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3</w:t>
      </w:r>
      <w:r w:rsidR="00E254E5">
        <w:fldChar w:fldCharType="end"/>
      </w:r>
      <w:r>
        <w:t xml:space="preserve"> Diagram blok aplikasi </w:t>
      </w:r>
      <w:r>
        <w:rPr>
          <w:i/>
          <w:iCs/>
        </w:rPr>
        <w:t>marketplace</w:t>
      </w:r>
      <w:bookmarkEnd w:id="56"/>
    </w:p>
    <w:p w14:paraId="7D370004" w14:textId="369DBB85" w:rsidR="00601ABD" w:rsidRDefault="00601ABD" w:rsidP="00601ABD">
      <w:pPr>
        <w:pStyle w:val="Caption"/>
        <w:keepNext/>
      </w:pPr>
      <w:bookmarkStart w:id="57" w:name="_Toc76588399"/>
      <w:r>
        <w:lastRenderedPageBreak/>
        <w:t>Tabel 3.</w:t>
      </w:r>
      <w:r w:rsidR="00BB511B">
        <w:fldChar w:fldCharType="begin"/>
      </w:r>
      <w:r w:rsidR="00BB511B">
        <w:instrText xml:space="preserve"> STYLEREF 1 \s </w:instrText>
      </w:r>
      <w:r w:rsidR="00BB511B">
        <w:fldChar w:fldCharType="separate"/>
      </w:r>
      <w:r w:rsidR="00BB511B">
        <w:rPr>
          <w:noProof/>
        </w:rPr>
        <w:t>III</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E74804">
            <w:pPr>
              <w:pStyle w:val="ListParagraph"/>
              <w:numPr>
                <w:ilvl w:val="0"/>
                <w:numId w:val="10"/>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E74804">
            <w:pPr>
              <w:pStyle w:val="ListParagraph"/>
              <w:numPr>
                <w:ilvl w:val="0"/>
                <w:numId w:val="10"/>
              </w:numPr>
              <w:spacing w:before="120"/>
              <w:ind w:left="397" w:hanging="255"/>
              <w:jc w:val="both"/>
              <w:rPr>
                <w:rFonts w:eastAsia="Calibri"/>
              </w:rPr>
            </w:pPr>
            <w:r>
              <w:rPr>
                <w:rFonts w:eastAsia="Calibri"/>
              </w:rPr>
              <w:t>Pengusaha rumah olahan</w:t>
            </w:r>
          </w:p>
          <w:p w14:paraId="15FFA6CE" w14:textId="77777777" w:rsidR="00BF75FC" w:rsidRDefault="00BF75FC" w:rsidP="00E74804">
            <w:pPr>
              <w:pStyle w:val="ListParagraph"/>
              <w:numPr>
                <w:ilvl w:val="0"/>
                <w:numId w:val="10"/>
              </w:numPr>
              <w:spacing w:before="120"/>
              <w:ind w:left="397" w:hanging="255"/>
              <w:jc w:val="both"/>
              <w:rPr>
                <w:rFonts w:eastAsia="Calibri"/>
              </w:rPr>
            </w:pPr>
            <w:r>
              <w:rPr>
                <w:rFonts w:eastAsia="Calibri"/>
              </w:rPr>
              <w:t>Pemilik warung makan</w:t>
            </w:r>
          </w:p>
          <w:p w14:paraId="07331D97" w14:textId="1C462B68" w:rsidR="00BF75FC" w:rsidRPr="00E641A7" w:rsidRDefault="00BF75FC" w:rsidP="00E74804">
            <w:pPr>
              <w:pStyle w:val="ListParagraph"/>
              <w:numPr>
                <w:ilvl w:val="0"/>
                <w:numId w:val="10"/>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3F6D90AB" w:rsidR="00AE63F8" w:rsidRDefault="00AE63F8" w:rsidP="00AE63F8">
      <w:pPr>
        <w:pStyle w:val="Caption"/>
        <w:rPr>
          <w:i/>
          <w:iCs/>
        </w:rPr>
      </w:pPr>
      <w:bookmarkStart w:id="63" w:name="_Toc75262350"/>
      <w:r>
        <w:lastRenderedPageBreak/>
        <w:t xml:space="preserve">Gambar </w:t>
      </w:r>
      <w:r w:rsidR="000B7DE7">
        <w:t>3.</w:t>
      </w:r>
      <w:r w:rsidR="00E254E5">
        <w:fldChar w:fldCharType="begin"/>
      </w:r>
      <w:r w:rsidR="00E254E5">
        <w:instrText xml:space="preserve"> STYLEREF 1 \s </w:instrText>
      </w:r>
      <w:r w:rsidR="00E254E5">
        <w:fldChar w:fldCharType="separate"/>
      </w:r>
      <w:r w:rsidR="00E254E5">
        <w:rPr>
          <w:noProof/>
        </w:rPr>
        <w:t>III</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4</w:t>
      </w:r>
      <w:r w:rsidR="00E254E5">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E74804">
      <w:pPr>
        <w:pStyle w:val="ListParagraph"/>
        <w:numPr>
          <w:ilvl w:val="0"/>
          <w:numId w:val="13"/>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E74804">
      <w:pPr>
        <w:pStyle w:val="ListParagraph"/>
        <w:numPr>
          <w:ilvl w:val="0"/>
          <w:numId w:val="13"/>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E74804">
      <w:pPr>
        <w:pStyle w:val="ListParagraph"/>
        <w:numPr>
          <w:ilvl w:val="0"/>
          <w:numId w:val="13"/>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E74804">
      <w:pPr>
        <w:pStyle w:val="ListParagraph"/>
        <w:numPr>
          <w:ilvl w:val="0"/>
          <w:numId w:val="13"/>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0B42425F" w:rsidR="00FC7D0B" w:rsidRDefault="005710FD" w:rsidP="005710FD">
      <w:pPr>
        <w:pStyle w:val="Caption"/>
      </w:pPr>
      <w:r>
        <w:t>Gambar 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1</w:t>
      </w:r>
      <w:r w:rsidR="00E254E5">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B94C4E">
      <w:pPr>
        <w:pStyle w:val="ListParagraph"/>
        <w:numPr>
          <w:ilvl w:val="0"/>
          <w:numId w:val="28"/>
        </w:numPr>
        <w:jc w:val="both"/>
      </w:pPr>
      <w:r>
        <w:t>Fungsi pendaftaran pengguna</w:t>
      </w:r>
    </w:p>
    <w:p w14:paraId="4E8A35B4" w14:textId="24B0C729" w:rsidR="00B94C4E" w:rsidRDefault="00B94C4E" w:rsidP="00B94C4E">
      <w:pPr>
        <w:pStyle w:val="ListParagraph"/>
        <w:numPr>
          <w:ilvl w:val="0"/>
          <w:numId w:val="28"/>
        </w:numPr>
        <w:jc w:val="both"/>
      </w:pPr>
      <w:r>
        <w:t>Fungsi jual beli produk</w:t>
      </w:r>
    </w:p>
    <w:p w14:paraId="5E987E68" w14:textId="29F9ECC2" w:rsidR="00B94C4E" w:rsidRDefault="00B94C4E" w:rsidP="00B94C4E">
      <w:pPr>
        <w:pStyle w:val="ListParagraph"/>
        <w:numPr>
          <w:ilvl w:val="0"/>
          <w:numId w:val="28"/>
        </w:numPr>
        <w:jc w:val="both"/>
      </w:pPr>
      <w:r>
        <w:t>Fungsi keranjang belanja</w:t>
      </w:r>
    </w:p>
    <w:p w14:paraId="73FC97C1" w14:textId="370C6CA3" w:rsidR="00B94C4E" w:rsidRDefault="00B94C4E" w:rsidP="00B94C4E">
      <w:pPr>
        <w:pStyle w:val="ListParagraph"/>
        <w:numPr>
          <w:ilvl w:val="0"/>
          <w:numId w:val="28"/>
        </w:numPr>
        <w:jc w:val="both"/>
      </w:pPr>
      <w:r>
        <w:t>Fungsi lelang produk</w:t>
      </w:r>
    </w:p>
    <w:p w14:paraId="72B06D06" w14:textId="53C98184" w:rsidR="00B94C4E" w:rsidRDefault="00B94C4E" w:rsidP="00B94C4E">
      <w:pPr>
        <w:pStyle w:val="ListParagraph"/>
        <w:numPr>
          <w:ilvl w:val="0"/>
          <w:numId w:val="28"/>
        </w:numPr>
        <w:jc w:val="both"/>
      </w:pPr>
      <w:r>
        <w:t>Fungsi pengelolaan pesanan</w:t>
      </w:r>
    </w:p>
    <w:p w14:paraId="747A8755" w14:textId="18F74F47" w:rsidR="00B94C4E" w:rsidRDefault="00B94C4E" w:rsidP="00B94C4E">
      <w:pPr>
        <w:pStyle w:val="ListParagraph"/>
        <w:numPr>
          <w:ilvl w:val="0"/>
          <w:numId w:val="28"/>
        </w:numPr>
        <w:jc w:val="both"/>
      </w:pPr>
      <w:r>
        <w:lastRenderedPageBreak/>
        <w:t>Fungsi pencarian produk</w:t>
      </w:r>
    </w:p>
    <w:p w14:paraId="437A6D50" w14:textId="34A0D75D" w:rsidR="00B94C4E" w:rsidRDefault="00B94C4E" w:rsidP="00B94C4E">
      <w:pPr>
        <w:pStyle w:val="ListParagraph"/>
        <w:numPr>
          <w:ilvl w:val="0"/>
          <w:numId w:val="28"/>
        </w:numPr>
        <w:jc w:val="both"/>
      </w:pPr>
      <w:r>
        <w:t xml:space="preserve">Fungsi </w:t>
      </w:r>
      <w:r w:rsidRPr="00B94C4E">
        <w:rPr>
          <w:i/>
          <w:iCs/>
        </w:rPr>
        <w:t>booking</w:t>
      </w:r>
      <w:r>
        <w:t xml:space="preserve"> hasil panen</w:t>
      </w:r>
    </w:p>
    <w:p w14:paraId="1779865D" w14:textId="5AB1A7CB" w:rsidR="00F44221" w:rsidRDefault="00C314A1" w:rsidP="00F44221">
      <w:pPr>
        <w:pStyle w:val="Heading3"/>
      </w:pPr>
      <w:bookmarkStart w:id="79" w:name="_Toc75264805"/>
      <w:r>
        <w:t xml:space="preserve">Analisis </w:t>
      </w:r>
      <w:r w:rsidR="00F44221">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CC3D70">
      <w:pPr>
        <w:pStyle w:val="ListParagraph"/>
        <w:numPr>
          <w:ilvl w:val="0"/>
          <w:numId w:val="29"/>
        </w:numPr>
      </w:pPr>
      <w:r>
        <w:t xml:space="preserve">Kegiatan tawar menawar lelang pada aplikasi dilakukan secara </w:t>
      </w:r>
      <w:r>
        <w:rPr>
          <w:i/>
          <w:iCs/>
        </w:rPr>
        <w:t>real time</w:t>
      </w:r>
    </w:p>
    <w:p w14:paraId="1CBE05AA" w14:textId="547760FD" w:rsidR="00CC3D70" w:rsidRPr="00CC3D70" w:rsidRDefault="00CC3D70" w:rsidP="00CC3D70">
      <w:pPr>
        <w:pStyle w:val="ListParagraph"/>
        <w:numPr>
          <w:ilvl w:val="0"/>
          <w:numId w:val="29"/>
        </w:numPr>
      </w:pPr>
      <w:r>
        <w:rPr>
          <w:iCs/>
          <w:szCs w:val="24"/>
        </w:rPr>
        <w:t>Aplikasi mempunyai fitur keamanan pengguna menggunakan OTP ketika masuk aplikasi</w:t>
      </w:r>
    </w:p>
    <w:p w14:paraId="02D0ADF2" w14:textId="60BF1C8E" w:rsidR="00CC3D70" w:rsidRPr="00CC3D70" w:rsidRDefault="00CC3D70" w:rsidP="00CC3D70">
      <w:pPr>
        <w:pStyle w:val="ListParagraph"/>
        <w:numPr>
          <w:ilvl w:val="0"/>
          <w:numId w:val="29"/>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6D5B76A" w:rsidR="00601ABD" w:rsidRDefault="00601ABD" w:rsidP="00BD34FD">
      <w:pPr>
        <w:pStyle w:val="Caption"/>
        <w:keepNext/>
        <w:spacing w:before="240"/>
      </w:pPr>
      <w:bookmarkStart w:id="80" w:name="_Toc76588400"/>
      <w:r>
        <w:t xml:space="preserve">Tabel </w:t>
      </w:r>
      <w:r w:rsidR="00BD34FD">
        <w:t>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187932F9" w:rsidR="0033638A" w:rsidRPr="0033638A" w:rsidRDefault="00C76E6B" w:rsidP="0033638A">
      <w:pPr>
        <w:pStyle w:val="Caption"/>
        <w:spacing w:after="240"/>
      </w:pPr>
      <w:r>
        <w:t>Gambar 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2</w:t>
      </w:r>
      <w:r w:rsidR="00E254E5">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7098A38A" w:rsidR="00C76E6B" w:rsidRPr="0033638A" w:rsidRDefault="00502D48" w:rsidP="0033638A">
      <w:pPr>
        <w:pStyle w:val="Caption"/>
        <w:spacing w:after="240"/>
        <w:rPr>
          <w:i/>
          <w:iCs/>
        </w:rPr>
      </w:pPr>
      <w:r>
        <w:t>Gambar 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3</w:t>
      </w:r>
      <w:r w:rsidR="00E254E5">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3E4F133D" w:rsidR="00133650" w:rsidRDefault="00133650" w:rsidP="00133650">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2</w:t>
      </w:r>
      <w:r w:rsidR="00BB511B">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B430E">
            <w:pPr>
              <w:pStyle w:val="ListParagraph"/>
              <w:numPr>
                <w:ilvl w:val="3"/>
                <w:numId w:val="33"/>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B430E">
            <w:pPr>
              <w:pStyle w:val="ListParagraph"/>
              <w:numPr>
                <w:ilvl w:val="3"/>
                <w:numId w:val="33"/>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B430E">
            <w:pPr>
              <w:pStyle w:val="ListParagraph"/>
              <w:numPr>
                <w:ilvl w:val="3"/>
                <w:numId w:val="33"/>
              </w:numPr>
              <w:ind w:left="317"/>
              <w:rPr>
                <w:szCs w:val="24"/>
              </w:rPr>
            </w:pPr>
            <w:r>
              <w:rPr>
                <w:szCs w:val="24"/>
              </w:rPr>
              <w:t>Aktor memilih salah satu produk.</w:t>
            </w:r>
          </w:p>
          <w:p w14:paraId="17E70D1F" w14:textId="77777777" w:rsidR="00317595" w:rsidRDefault="00317595" w:rsidP="00DB430E">
            <w:pPr>
              <w:pStyle w:val="ListParagraph"/>
              <w:numPr>
                <w:ilvl w:val="3"/>
                <w:numId w:val="33"/>
              </w:numPr>
              <w:ind w:left="317"/>
              <w:rPr>
                <w:szCs w:val="24"/>
              </w:rPr>
            </w:pPr>
            <w:r>
              <w:rPr>
                <w:szCs w:val="24"/>
              </w:rPr>
              <w:t>Sistem menampilkan detail produk berisi harga, stok, deskripsi, serta rekomendasi produk lainnya.</w:t>
            </w:r>
          </w:p>
          <w:p w14:paraId="0C6B7296" w14:textId="7AA4F3B3" w:rsidR="00317595" w:rsidRDefault="008659FB" w:rsidP="00DB430E">
            <w:pPr>
              <w:pStyle w:val="ListParagraph"/>
              <w:numPr>
                <w:ilvl w:val="3"/>
                <w:numId w:val="33"/>
              </w:numPr>
              <w:ind w:left="317"/>
              <w:rPr>
                <w:szCs w:val="24"/>
              </w:rPr>
            </w:pPr>
            <w:r>
              <w:rPr>
                <w:szCs w:val="24"/>
              </w:rPr>
              <w:t>Aktor menekan tombol “Beli”.</w:t>
            </w:r>
          </w:p>
          <w:p w14:paraId="464487FF" w14:textId="77777777" w:rsidR="008659FB" w:rsidRDefault="008659FB" w:rsidP="00DB430E">
            <w:pPr>
              <w:pStyle w:val="ListParagraph"/>
              <w:numPr>
                <w:ilvl w:val="3"/>
                <w:numId w:val="33"/>
              </w:numPr>
              <w:ind w:left="317"/>
              <w:rPr>
                <w:szCs w:val="24"/>
              </w:rPr>
            </w:pPr>
            <w:r>
              <w:rPr>
                <w:szCs w:val="24"/>
              </w:rPr>
              <w:t>Sistem menampilkan halaman checkout pesanan.</w:t>
            </w:r>
          </w:p>
          <w:p w14:paraId="684B534E" w14:textId="77777777" w:rsidR="008659FB" w:rsidRDefault="008659FB" w:rsidP="00DB430E">
            <w:pPr>
              <w:pStyle w:val="ListParagraph"/>
              <w:numPr>
                <w:ilvl w:val="3"/>
                <w:numId w:val="33"/>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B430E">
            <w:pPr>
              <w:pStyle w:val="ListParagraph"/>
              <w:numPr>
                <w:ilvl w:val="3"/>
                <w:numId w:val="33"/>
              </w:numPr>
              <w:ind w:left="317"/>
              <w:rPr>
                <w:szCs w:val="24"/>
              </w:rPr>
            </w:pPr>
            <w:r>
              <w:rPr>
                <w:szCs w:val="24"/>
              </w:rPr>
              <w:t>Apabila data sudah lengkap dan sesuai, aktor menekan tombol “Pembayaran”.</w:t>
            </w:r>
          </w:p>
          <w:p w14:paraId="0204F7C8" w14:textId="77777777" w:rsidR="008659FB" w:rsidRDefault="008659FB" w:rsidP="00DB430E">
            <w:pPr>
              <w:pStyle w:val="ListParagraph"/>
              <w:numPr>
                <w:ilvl w:val="3"/>
                <w:numId w:val="33"/>
              </w:numPr>
              <w:ind w:left="317"/>
              <w:rPr>
                <w:szCs w:val="24"/>
              </w:rPr>
            </w:pPr>
            <w:r>
              <w:rPr>
                <w:szCs w:val="24"/>
              </w:rPr>
              <w:t>Sistem mengarahkan pada halaman pembayaran sesuai metode verifikasi pembayaran yang dipilih.</w:t>
            </w:r>
          </w:p>
          <w:p w14:paraId="00447B04" w14:textId="5281DEBA" w:rsidR="0061511A" w:rsidRPr="0061511A" w:rsidRDefault="008659FB" w:rsidP="0061511A">
            <w:pPr>
              <w:pStyle w:val="ListParagraph"/>
              <w:numPr>
                <w:ilvl w:val="3"/>
                <w:numId w:val="33"/>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61511A">
            <w:pPr>
              <w:pStyle w:val="ListParagraph"/>
              <w:numPr>
                <w:ilvl w:val="0"/>
                <w:numId w:val="35"/>
              </w:numPr>
              <w:ind w:left="316"/>
            </w:pPr>
            <w:r w:rsidRPr="0061511A">
              <w:t>Apabila pembayaran berhasil, aktor akan diarahkan ke halaman transaksi.</w:t>
            </w:r>
          </w:p>
          <w:p w14:paraId="75423D7A" w14:textId="0CA5D3C8" w:rsidR="00DB430E" w:rsidRDefault="0061511A" w:rsidP="0061511A">
            <w:pPr>
              <w:pStyle w:val="ListParagraph"/>
              <w:numPr>
                <w:ilvl w:val="0"/>
                <w:numId w:val="35"/>
              </w:numPr>
              <w:ind w:left="316"/>
            </w:pPr>
            <w:r>
              <w:t>Sistem menampilkan list transaksi yang selesai dan/atau sedang diproses.</w:t>
            </w:r>
          </w:p>
        </w:tc>
      </w:tr>
    </w:tbl>
    <w:p w14:paraId="1873D256" w14:textId="5C373AB4" w:rsidR="00E42DA8" w:rsidRDefault="00E42DA8" w:rsidP="00E42DA8">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3</w:t>
      </w:r>
      <w:r w:rsidR="00BB511B">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E42DA8">
            <w:pPr>
              <w:pStyle w:val="ListParagraph"/>
              <w:numPr>
                <w:ilvl w:val="3"/>
                <w:numId w:val="36"/>
              </w:numPr>
              <w:ind w:left="316"/>
              <w:rPr>
                <w:szCs w:val="24"/>
              </w:rPr>
            </w:pPr>
            <w:r>
              <w:rPr>
                <w:szCs w:val="24"/>
              </w:rPr>
              <w:t>Aktor memilih menu “Akun”.</w:t>
            </w:r>
          </w:p>
          <w:p w14:paraId="1BA05FD4" w14:textId="77777777" w:rsidR="00E42DA8" w:rsidRDefault="008D0B4B" w:rsidP="00E42DA8">
            <w:pPr>
              <w:pStyle w:val="ListParagraph"/>
              <w:numPr>
                <w:ilvl w:val="3"/>
                <w:numId w:val="36"/>
              </w:numPr>
              <w:ind w:left="317"/>
              <w:rPr>
                <w:szCs w:val="24"/>
              </w:rPr>
            </w:pPr>
            <w:r>
              <w:rPr>
                <w:szCs w:val="24"/>
              </w:rPr>
              <w:t>Sistem menampilkan halaman edit akun.</w:t>
            </w:r>
          </w:p>
          <w:p w14:paraId="49D8A50A" w14:textId="77777777" w:rsidR="008D0B4B" w:rsidRDefault="008D0B4B" w:rsidP="00E42DA8">
            <w:pPr>
              <w:pStyle w:val="ListParagraph"/>
              <w:numPr>
                <w:ilvl w:val="3"/>
                <w:numId w:val="36"/>
              </w:numPr>
              <w:ind w:left="317"/>
              <w:rPr>
                <w:szCs w:val="24"/>
              </w:rPr>
            </w:pPr>
            <w:r>
              <w:rPr>
                <w:szCs w:val="24"/>
              </w:rPr>
              <w:t>Aktor melakukan modifikasi pada nama dan/atau alamat.</w:t>
            </w:r>
          </w:p>
          <w:p w14:paraId="7645F2B2" w14:textId="1D9368E3" w:rsidR="008D0B4B" w:rsidRPr="0061511A" w:rsidRDefault="008D0B4B" w:rsidP="00E42DA8">
            <w:pPr>
              <w:pStyle w:val="ListParagraph"/>
              <w:numPr>
                <w:ilvl w:val="3"/>
                <w:numId w:val="36"/>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4FB455"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4</w:t>
      </w:r>
      <w:r>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25251F">
            <w:pPr>
              <w:pStyle w:val="ListParagraph"/>
              <w:numPr>
                <w:ilvl w:val="0"/>
                <w:numId w:val="39"/>
              </w:numPr>
              <w:ind w:left="316"/>
            </w:pPr>
            <w:r>
              <w:t>Aktor memilih menu “Transaksi”.</w:t>
            </w:r>
          </w:p>
          <w:p w14:paraId="5F338DDE" w14:textId="77777777" w:rsidR="0025251F" w:rsidRDefault="0025251F" w:rsidP="0025251F">
            <w:pPr>
              <w:pStyle w:val="ListParagraph"/>
              <w:numPr>
                <w:ilvl w:val="0"/>
                <w:numId w:val="39"/>
              </w:numPr>
              <w:ind w:left="316"/>
            </w:pPr>
            <w:r>
              <w:t>Sistem menampilkan semua list transaksi.</w:t>
            </w:r>
          </w:p>
          <w:p w14:paraId="57D667F8" w14:textId="77777777" w:rsidR="0025251F" w:rsidRDefault="0025251F" w:rsidP="0025251F">
            <w:pPr>
              <w:pStyle w:val="ListParagraph"/>
              <w:numPr>
                <w:ilvl w:val="0"/>
                <w:numId w:val="39"/>
              </w:numPr>
              <w:ind w:left="316"/>
            </w:pPr>
            <w:r>
              <w:t>Aktor menekan tombol "Dalam Proses".</w:t>
            </w:r>
          </w:p>
          <w:p w14:paraId="575F8BA1" w14:textId="77777777" w:rsidR="0025251F" w:rsidRDefault="0025251F" w:rsidP="0025251F">
            <w:pPr>
              <w:pStyle w:val="ListParagraph"/>
              <w:numPr>
                <w:ilvl w:val="0"/>
                <w:numId w:val="39"/>
              </w:numPr>
              <w:ind w:left="316"/>
            </w:pPr>
            <w:r>
              <w:t>Sistem menampilkan list transaksi dalam proses pengiriman.</w:t>
            </w:r>
          </w:p>
          <w:p w14:paraId="35CD74B6" w14:textId="077C86F8" w:rsidR="00A4045B" w:rsidRPr="00A4045B" w:rsidRDefault="0025251F" w:rsidP="0025251F">
            <w:pPr>
              <w:pStyle w:val="ListParagraph"/>
              <w:numPr>
                <w:ilvl w:val="0"/>
                <w:numId w:val="39"/>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09F8CF9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5</w:t>
      </w:r>
      <w:r>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25251F">
            <w:pPr>
              <w:pStyle w:val="ListParagraph"/>
              <w:numPr>
                <w:ilvl w:val="0"/>
                <w:numId w:val="40"/>
              </w:numPr>
              <w:ind w:left="316"/>
            </w:pPr>
            <w:r>
              <w:t>Aktor memilih menu “Lelang”.</w:t>
            </w:r>
          </w:p>
          <w:p w14:paraId="2533A4E5" w14:textId="77777777" w:rsidR="0025251F" w:rsidRDefault="0025251F" w:rsidP="0025251F">
            <w:pPr>
              <w:pStyle w:val="ListParagraph"/>
              <w:numPr>
                <w:ilvl w:val="0"/>
                <w:numId w:val="40"/>
              </w:numPr>
              <w:ind w:left="316"/>
            </w:pPr>
            <w:r>
              <w:t>Sistem menampilkan list lelang yang sedang berlangsung.</w:t>
            </w:r>
          </w:p>
          <w:p w14:paraId="4949A69B" w14:textId="77777777" w:rsidR="0025251F" w:rsidRDefault="0025251F" w:rsidP="0025251F">
            <w:pPr>
              <w:pStyle w:val="ListParagraph"/>
              <w:numPr>
                <w:ilvl w:val="0"/>
                <w:numId w:val="40"/>
              </w:numPr>
              <w:ind w:left="316"/>
            </w:pPr>
            <w:r>
              <w:t>Aktor memilih salah satu produk yang dilelang.</w:t>
            </w:r>
          </w:p>
          <w:p w14:paraId="298951BD" w14:textId="77777777" w:rsidR="0025251F" w:rsidRDefault="0025251F" w:rsidP="0025251F">
            <w:pPr>
              <w:pStyle w:val="ListParagraph"/>
              <w:numPr>
                <w:ilvl w:val="0"/>
                <w:numId w:val="40"/>
              </w:numPr>
              <w:ind w:left="316"/>
            </w:pPr>
            <w:r>
              <w:t>Sistem akan menampilkan halaman detail lelang.</w:t>
            </w:r>
          </w:p>
          <w:p w14:paraId="141199CD" w14:textId="77777777" w:rsidR="0025251F" w:rsidRDefault="0025251F" w:rsidP="0025251F">
            <w:pPr>
              <w:pStyle w:val="ListParagraph"/>
              <w:numPr>
                <w:ilvl w:val="0"/>
                <w:numId w:val="40"/>
              </w:numPr>
              <w:ind w:left="316"/>
            </w:pPr>
            <w:r>
              <w:t>Aktor menekan tab "Pelelang".</w:t>
            </w:r>
          </w:p>
          <w:p w14:paraId="024614A9" w14:textId="77777777" w:rsidR="0025251F" w:rsidRDefault="0025251F" w:rsidP="0025251F">
            <w:pPr>
              <w:pStyle w:val="ListParagraph"/>
              <w:numPr>
                <w:ilvl w:val="0"/>
                <w:numId w:val="40"/>
              </w:numPr>
              <w:ind w:left="316"/>
            </w:pPr>
            <w:r>
              <w:t>Sistem menampilkan list urutan peringkat pelelang.</w:t>
            </w:r>
          </w:p>
          <w:p w14:paraId="559339EF" w14:textId="77777777" w:rsidR="0025251F" w:rsidRDefault="0025251F" w:rsidP="0025251F">
            <w:pPr>
              <w:pStyle w:val="ListParagraph"/>
              <w:numPr>
                <w:ilvl w:val="0"/>
                <w:numId w:val="40"/>
              </w:numPr>
              <w:ind w:left="316"/>
            </w:pPr>
            <w:r>
              <w:t>Aktor dapat melakukan tawaran dengan menekan tombol "Tawar Lagi".</w:t>
            </w:r>
          </w:p>
          <w:p w14:paraId="0C227BEB" w14:textId="77777777" w:rsidR="0025251F" w:rsidRDefault="0025251F" w:rsidP="0025251F">
            <w:pPr>
              <w:pStyle w:val="ListParagraph"/>
              <w:numPr>
                <w:ilvl w:val="0"/>
                <w:numId w:val="40"/>
              </w:numPr>
              <w:ind w:left="316"/>
            </w:pPr>
            <w:r>
              <w:t>Sistem menampilkan popup isian harga.</w:t>
            </w:r>
          </w:p>
          <w:p w14:paraId="333FD5FE" w14:textId="21F894AE" w:rsidR="00A4045B" w:rsidRPr="00A4045B" w:rsidRDefault="0025251F" w:rsidP="0025251F">
            <w:pPr>
              <w:pStyle w:val="ListParagraph"/>
              <w:numPr>
                <w:ilvl w:val="0"/>
                <w:numId w:val="40"/>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25251F">
            <w:pPr>
              <w:pStyle w:val="ListParagraph"/>
              <w:numPr>
                <w:ilvl w:val="0"/>
                <w:numId w:val="41"/>
              </w:numPr>
              <w:ind w:left="316"/>
            </w:pPr>
            <w:r>
              <w:t>Harga penawaran harus lebih besar dari penawar pertama.</w:t>
            </w:r>
          </w:p>
          <w:p w14:paraId="475DA799" w14:textId="26CD36C2" w:rsidR="00A4045B" w:rsidRDefault="0025251F" w:rsidP="0025251F">
            <w:pPr>
              <w:pStyle w:val="ListParagraph"/>
              <w:numPr>
                <w:ilvl w:val="0"/>
                <w:numId w:val="41"/>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BC94DC6"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6</w:t>
      </w:r>
      <w:r>
        <w:fldChar w:fldCharType="end"/>
      </w:r>
      <w:r>
        <w:t xml:space="preserve"> Skenario – 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u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77777777" w:rsidR="0025251F" w:rsidRDefault="0025251F" w:rsidP="0025251F">
            <w:pPr>
              <w:pStyle w:val="ListParagraph"/>
              <w:numPr>
                <w:ilvl w:val="0"/>
                <w:numId w:val="42"/>
              </w:numPr>
              <w:ind w:left="316"/>
            </w:pPr>
            <w:r>
              <w:t>Aktor memilih menu “Home”.</w:t>
            </w:r>
          </w:p>
          <w:p w14:paraId="2BA95C2A" w14:textId="77777777" w:rsidR="0025251F" w:rsidRDefault="0025251F" w:rsidP="0025251F">
            <w:pPr>
              <w:pStyle w:val="ListParagraph"/>
              <w:numPr>
                <w:ilvl w:val="0"/>
                <w:numId w:val="42"/>
              </w:numPr>
              <w:ind w:left="316"/>
            </w:pPr>
            <w:r>
              <w:t>Sistem menampilkan halaman utama.</w:t>
            </w:r>
          </w:p>
          <w:p w14:paraId="1B4177C7" w14:textId="77777777" w:rsidR="0025251F" w:rsidRDefault="0025251F" w:rsidP="0025251F">
            <w:pPr>
              <w:pStyle w:val="ListParagraph"/>
              <w:numPr>
                <w:ilvl w:val="0"/>
                <w:numId w:val="42"/>
              </w:numPr>
              <w:ind w:left="316"/>
            </w:pPr>
            <w:r>
              <w:t>Aktor menekan tombol "Gabung Mitra Catering atau Toko".</w:t>
            </w:r>
          </w:p>
          <w:p w14:paraId="399CC078" w14:textId="77777777" w:rsidR="0025251F" w:rsidRDefault="0025251F" w:rsidP="0025251F">
            <w:pPr>
              <w:pStyle w:val="ListParagraph"/>
              <w:numPr>
                <w:ilvl w:val="0"/>
                <w:numId w:val="42"/>
              </w:numPr>
              <w:ind w:left="316"/>
            </w:pPr>
            <w:r>
              <w:lastRenderedPageBreak/>
              <w:t>Sistem menampilkan form pendaftaran untuk menjadi mitra di Panen-Panen.</w:t>
            </w:r>
          </w:p>
          <w:p w14:paraId="3B7FB905" w14:textId="4D9097C1" w:rsidR="00A4045B" w:rsidRPr="00A4045B" w:rsidRDefault="0025251F" w:rsidP="0025251F">
            <w:pPr>
              <w:pStyle w:val="ListParagraph"/>
              <w:numPr>
                <w:ilvl w:val="0"/>
                <w:numId w:val="42"/>
              </w:numPr>
              <w:ind w:left="316"/>
            </w:pPr>
            <w:r>
              <w:t>User mengisikan data-data yang diperlukan kemudian menekan tombol "Submit".</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2A9D6D7C" w:rsidR="00A4045B" w:rsidRDefault="0025251F" w:rsidP="00A4045B">
            <w:r>
              <w:t>Data akan terkirim ke admin Panen-Panen yang nantinya akan di seleksi oleh admin.</w:t>
            </w:r>
          </w:p>
        </w:tc>
      </w:tr>
    </w:tbl>
    <w:p w14:paraId="68ABAAA0" w14:textId="2371CA11"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7</w:t>
      </w:r>
      <w:r>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681A1D">
            <w:pPr>
              <w:pStyle w:val="ListParagraph"/>
              <w:numPr>
                <w:ilvl w:val="0"/>
                <w:numId w:val="37"/>
              </w:numPr>
              <w:ind w:left="316"/>
            </w:pPr>
            <w:r>
              <w:t>Aktor memilih menu “Akun”.</w:t>
            </w:r>
          </w:p>
          <w:p w14:paraId="70088AE6" w14:textId="77777777" w:rsidR="00681A1D" w:rsidRDefault="00681A1D" w:rsidP="00681A1D">
            <w:pPr>
              <w:pStyle w:val="ListParagraph"/>
              <w:numPr>
                <w:ilvl w:val="0"/>
                <w:numId w:val="37"/>
              </w:numPr>
              <w:ind w:left="316"/>
            </w:pPr>
            <w:r>
              <w:t>Sistem menampilkan halaman akun.</w:t>
            </w:r>
          </w:p>
          <w:p w14:paraId="12C59411" w14:textId="77777777" w:rsidR="00681A1D" w:rsidRDefault="00681A1D" w:rsidP="00681A1D">
            <w:pPr>
              <w:pStyle w:val="ListParagraph"/>
              <w:numPr>
                <w:ilvl w:val="0"/>
                <w:numId w:val="37"/>
              </w:numPr>
              <w:ind w:left="316"/>
            </w:pPr>
            <w:r>
              <w:t>Aktor memilih tombol "Toko Saya".</w:t>
            </w:r>
          </w:p>
          <w:p w14:paraId="40CE030D" w14:textId="77777777" w:rsidR="00681A1D" w:rsidRDefault="00681A1D" w:rsidP="00681A1D">
            <w:pPr>
              <w:pStyle w:val="ListParagraph"/>
              <w:numPr>
                <w:ilvl w:val="0"/>
                <w:numId w:val="37"/>
              </w:numPr>
              <w:ind w:left="316"/>
            </w:pPr>
            <w:r>
              <w:t>Sistem menampilkan halaman detail toko.</w:t>
            </w:r>
          </w:p>
          <w:p w14:paraId="3A57F060" w14:textId="77777777" w:rsidR="00681A1D" w:rsidRDefault="00681A1D" w:rsidP="00681A1D">
            <w:pPr>
              <w:pStyle w:val="ListParagraph"/>
              <w:numPr>
                <w:ilvl w:val="0"/>
                <w:numId w:val="37"/>
              </w:numPr>
              <w:ind w:left="316"/>
            </w:pPr>
            <w:r>
              <w:t>Aktor menekan tombol "Daftar Produk Kamu".</w:t>
            </w:r>
          </w:p>
          <w:p w14:paraId="5AAD66DE" w14:textId="77777777" w:rsidR="00681A1D" w:rsidRDefault="00681A1D" w:rsidP="00681A1D">
            <w:pPr>
              <w:pStyle w:val="ListParagraph"/>
              <w:numPr>
                <w:ilvl w:val="0"/>
                <w:numId w:val="37"/>
              </w:numPr>
              <w:ind w:left="316"/>
            </w:pPr>
            <w:r>
              <w:t>Sistem menampilkan list produk yang aktor miliki.</w:t>
            </w:r>
          </w:p>
          <w:p w14:paraId="5932142D" w14:textId="4950443D" w:rsidR="00A4045B" w:rsidRPr="00A4045B" w:rsidRDefault="00681A1D" w:rsidP="00681A1D">
            <w:pPr>
              <w:pStyle w:val="ListParagraph"/>
              <w:numPr>
                <w:ilvl w:val="0"/>
                <w:numId w:val="37"/>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681A1D">
            <w:pPr>
              <w:pStyle w:val="ListParagraph"/>
              <w:numPr>
                <w:ilvl w:val="0"/>
                <w:numId w:val="38"/>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681A1D">
            <w:pPr>
              <w:pStyle w:val="ListParagraph"/>
              <w:numPr>
                <w:ilvl w:val="0"/>
                <w:numId w:val="38"/>
              </w:numPr>
              <w:ind w:left="316"/>
            </w:pPr>
            <w:r>
              <w:t>Pada tombol "Hapus" akan terdapat konfirmasi yang akan dipilih oleh aktor.</w:t>
            </w:r>
          </w:p>
          <w:p w14:paraId="5C0A725F" w14:textId="77777777" w:rsidR="00681A1D" w:rsidRDefault="00681A1D" w:rsidP="00681A1D">
            <w:pPr>
              <w:pStyle w:val="ListParagraph"/>
              <w:numPr>
                <w:ilvl w:val="0"/>
                <w:numId w:val="38"/>
              </w:numPr>
              <w:ind w:left="316"/>
            </w:pPr>
            <w:r>
              <w:t>Pada tombol "Ubah Produk" aktor dapat mengubah informasi produk sama seperti saat melakukan fungsi tambah produk.</w:t>
            </w:r>
          </w:p>
          <w:p w14:paraId="7DD59092" w14:textId="17D27CC2" w:rsidR="00A4045B" w:rsidRDefault="00681A1D" w:rsidP="00681A1D">
            <w:pPr>
              <w:pStyle w:val="ListParagraph"/>
              <w:numPr>
                <w:ilvl w:val="0"/>
                <w:numId w:val="38"/>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10AEE06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8</w:t>
      </w:r>
      <w:r>
        <w:fldChar w:fldCharType="end"/>
      </w:r>
      <w:r>
        <w:t xml:space="preserve"> Skenario – 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Mengelola 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56175BBA" w:rsidR="00A4045B" w:rsidRDefault="00AC7052" w:rsidP="00ED5BDB">
            <w:r>
              <w:t>Melakukan pengelolaan informasi toko</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77777777" w:rsidR="00E87FFB" w:rsidRDefault="00E87FFB" w:rsidP="00E87FFB">
            <w:pPr>
              <w:pStyle w:val="ListParagraph"/>
              <w:numPr>
                <w:ilvl w:val="0"/>
                <w:numId w:val="43"/>
              </w:numPr>
              <w:ind w:left="316"/>
            </w:pPr>
            <w:r>
              <w:t>Aktor memilih menu “Akun”.</w:t>
            </w:r>
          </w:p>
          <w:p w14:paraId="396463ED" w14:textId="77777777" w:rsidR="00E87FFB" w:rsidRDefault="00E87FFB" w:rsidP="00E87FFB">
            <w:pPr>
              <w:pStyle w:val="ListParagraph"/>
              <w:numPr>
                <w:ilvl w:val="0"/>
                <w:numId w:val="43"/>
              </w:numPr>
              <w:ind w:left="316"/>
            </w:pPr>
            <w:r>
              <w:t>Sistem menampilkan halaman akun.</w:t>
            </w:r>
          </w:p>
          <w:p w14:paraId="5B5A3CF5" w14:textId="77777777" w:rsidR="00E87FFB" w:rsidRDefault="00E87FFB" w:rsidP="00E87FFB">
            <w:pPr>
              <w:pStyle w:val="ListParagraph"/>
              <w:numPr>
                <w:ilvl w:val="0"/>
                <w:numId w:val="43"/>
              </w:numPr>
              <w:ind w:left="316"/>
            </w:pPr>
            <w:r>
              <w:t>Aktor memilih tombol "Toko Saya".</w:t>
            </w:r>
          </w:p>
          <w:p w14:paraId="2FE1763F" w14:textId="77777777" w:rsidR="00E87FFB" w:rsidRDefault="00E87FFB" w:rsidP="00E87FFB">
            <w:pPr>
              <w:pStyle w:val="ListParagraph"/>
              <w:numPr>
                <w:ilvl w:val="0"/>
                <w:numId w:val="43"/>
              </w:numPr>
              <w:ind w:left="316"/>
            </w:pPr>
            <w:r>
              <w:t>Sistem menampilkan halaman detail toko.</w:t>
            </w:r>
          </w:p>
          <w:p w14:paraId="7782104C" w14:textId="77777777" w:rsidR="00E87FFB" w:rsidRDefault="00E87FFB" w:rsidP="00E87FFB">
            <w:pPr>
              <w:pStyle w:val="ListParagraph"/>
              <w:numPr>
                <w:ilvl w:val="0"/>
                <w:numId w:val="43"/>
              </w:numPr>
              <w:ind w:left="316"/>
            </w:pPr>
            <w:r>
              <w:t>Aktor menekan tombol dengan ikon roda gigi.</w:t>
            </w:r>
          </w:p>
          <w:p w14:paraId="53B82367" w14:textId="77777777" w:rsidR="00E87FFB" w:rsidRDefault="00E87FFB" w:rsidP="00E87FFB">
            <w:pPr>
              <w:pStyle w:val="ListParagraph"/>
              <w:numPr>
                <w:ilvl w:val="0"/>
                <w:numId w:val="43"/>
              </w:numPr>
              <w:ind w:left="316"/>
            </w:pPr>
            <w:r>
              <w:t>Sistem menampilkan form data informasi toko.</w:t>
            </w:r>
          </w:p>
          <w:p w14:paraId="6C7DFF86" w14:textId="5A33008E" w:rsidR="00A4045B" w:rsidRPr="00A4045B" w:rsidRDefault="00E87FFB" w:rsidP="00E87FFB">
            <w:pPr>
              <w:pStyle w:val="ListParagraph"/>
              <w:numPr>
                <w:ilvl w:val="0"/>
                <w:numId w:val="43"/>
              </w:numPr>
              <w:ind w:left="316"/>
            </w:pPr>
            <w:r>
              <w:t>Aktor menekan tombol "Simpan" untuk menyimpan perubah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2DF60DBA" w:rsidR="00A4045B" w:rsidRDefault="00E87FFB" w:rsidP="00A4045B">
            <w:r>
              <w:t>Sistem akan menyimpan perubahan data toko dan menampilkannya pada seluruh sistem.</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r>
        <w:rPr>
          <w:i/>
          <w:iCs/>
        </w:rPr>
        <w:t>Activity Diagram</w:t>
      </w:r>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F62BEF">
      <w:pPr>
        <w:pStyle w:val="isi"/>
        <w:numPr>
          <w:ilvl w:val="0"/>
          <w:numId w:val="44"/>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64BB7CD9">
            <wp:extent cx="3829050" cy="811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8115300"/>
                    </a:xfrm>
                    <a:prstGeom prst="rect">
                      <a:avLst/>
                    </a:prstGeom>
                    <a:noFill/>
                    <a:ln>
                      <a:noFill/>
                    </a:ln>
                  </pic:spPr>
                </pic:pic>
              </a:graphicData>
            </a:graphic>
          </wp:inline>
        </w:drawing>
      </w:r>
    </w:p>
    <w:p w14:paraId="6DFE8D95" w14:textId="3057E07D" w:rsidR="00944A76" w:rsidRDefault="00944A76" w:rsidP="00944A76">
      <w:pPr>
        <w:pStyle w:val="Caption"/>
      </w:pPr>
      <w:r>
        <w:t>Gambar 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4</w:t>
      </w:r>
      <w:r w:rsidR="00E254E5">
        <w:fldChar w:fldCharType="end"/>
      </w:r>
      <w:r>
        <w:t xml:space="preserve"> </w:t>
      </w:r>
      <w:r>
        <w:rPr>
          <w:i/>
          <w:iCs/>
        </w:rPr>
        <w:t>Activity Diagram</w:t>
      </w:r>
      <w:r>
        <w:t xml:space="preserve"> Pembelian Produk</w:t>
      </w:r>
      <w:r>
        <w:br w:type="page"/>
      </w:r>
    </w:p>
    <w:p w14:paraId="7B680190" w14:textId="09533EC6" w:rsidR="00944A76" w:rsidRDefault="00944A76" w:rsidP="00944A76">
      <w:pPr>
        <w:pStyle w:val="isi"/>
        <w:numPr>
          <w:ilvl w:val="0"/>
          <w:numId w:val="44"/>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29A7BED2" w:rsidR="000649E1" w:rsidRDefault="000649E1" w:rsidP="000649E1">
      <w:pPr>
        <w:pStyle w:val="Caption"/>
      </w:pPr>
      <w:r>
        <w:t xml:space="preserve">Gambar </w:t>
      </w:r>
      <w:r w:rsidR="000C120B">
        <w:t>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5</w:t>
      </w:r>
      <w:r w:rsidR="00E254E5">
        <w:fldChar w:fldCharType="end"/>
      </w:r>
      <w:r>
        <w:t xml:space="preserve"> </w:t>
      </w:r>
      <w:r>
        <w:rPr>
          <w:i/>
          <w:iCs/>
        </w:rPr>
        <w:t>Activity Diagram</w:t>
      </w:r>
      <w:r>
        <w:t xml:space="preserve"> </w:t>
      </w:r>
      <w:r w:rsidRPr="00944A76">
        <w:rPr>
          <w:color w:val="000000"/>
        </w:rPr>
        <w:t>Mengelola</w:t>
      </w:r>
      <w:r>
        <w:t xml:space="preserve"> Profil</w:t>
      </w:r>
    </w:p>
    <w:p w14:paraId="02C0E489" w14:textId="47ECD255" w:rsidR="00944A76" w:rsidRDefault="00944A76" w:rsidP="00944A76">
      <w:pPr>
        <w:pStyle w:val="isi"/>
        <w:numPr>
          <w:ilvl w:val="0"/>
          <w:numId w:val="44"/>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341B12D4" w:rsidR="000649E1" w:rsidRDefault="000649E1" w:rsidP="000649E1">
      <w:pPr>
        <w:pStyle w:val="Caption"/>
      </w:pPr>
      <w:r>
        <w:t xml:space="preserve">Gambar </w:t>
      </w:r>
      <w:r w:rsidR="000C120B">
        <w:t>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6</w:t>
      </w:r>
      <w:r w:rsidR="00E254E5">
        <w:fldChar w:fldCharType="end"/>
      </w:r>
      <w:r>
        <w:t xml:space="preserve"> </w:t>
      </w:r>
      <w:r>
        <w:rPr>
          <w:i/>
          <w:iCs/>
        </w:rPr>
        <w:t>Activity Diagram</w:t>
      </w:r>
      <w:r>
        <w:t xml:space="preserve"> Mengonfirmasi Pesanan Selesai</w:t>
      </w:r>
    </w:p>
    <w:p w14:paraId="0D67EEAB" w14:textId="62A4F50F" w:rsidR="00944A76" w:rsidRDefault="00944A76" w:rsidP="00944A76">
      <w:pPr>
        <w:pStyle w:val="isi"/>
        <w:numPr>
          <w:ilvl w:val="0"/>
          <w:numId w:val="44"/>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1BD3D096" w:rsidR="000649E1" w:rsidRDefault="000649E1" w:rsidP="000649E1">
      <w:pPr>
        <w:pStyle w:val="Caption"/>
      </w:pPr>
      <w:r>
        <w:t xml:space="preserve">Gambar </w:t>
      </w:r>
      <w:r w:rsidR="000C120B">
        <w:t>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7</w:t>
      </w:r>
      <w:r w:rsidR="00E254E5">
        <w:fldChar w:fldCharType="end"/>
      </w:r>
      <w:r>
        <w:t xml:space="preserve"> </w:t>
      </w:r>
      <w:r>
        <w:rPr>
          <w:i/>
          <w:iCs/>
        </w:rPr>
        <w:t>Activity Diagram</w:t>
      </w:r>
      <w:r>
        <w:t xml:space="preserve"> Menawar Lelang</w:t>
      </w:r>
    </w:p>
    <w:p w14:paraId="11732DE7" w14:textId="777F51AD" w:rsidR="00944A76" w:rsidRDefault="00944A76" w:rsidP="00944A76">
      <w:pPr>
        <w:pStyle w:val="isi"/>
        <w:numPr>
          <w:ilvl w:val="0"/>
          <w:numId w:val="44"/>
        </w:numPr>
        <w:spacing w:before="240"/>
        <w:ind w:left="709" w:hanging="709"/>
        <w:contextualSpacing w:val="0"/>
      </w:pPr>
      <w:r>
        <w:t>Alur Membuat Toko</w:t>
      </w:r>
    </w:p>
    <w:p w14:paraId="6A6D5301" w14:textId="5F2E7199" w:rsidR="000649E1" w:rsidRDefault="00D547C6" w:rsidP="00D547C6">
      <w:pPr>
        <w:ind w:firstLine="709"/>
        <w:jc w:val="both"/>
      </w:pPr>
      <w:r>
        <w:lastRenderedPageBreak/>
        <w:t>Untuk melakukan pembuatan toko atau akun penjual, pastikan pengguna telah berhasil login pada sistem. Kemudian pilih menu “Home”, lalu tekan tombol "Gabung Mitra Catering atau Toko", seketika akan tampil di layar form pendaftaran untuk menjadi mitra di Panen-Panen. Pengguna mengisikan data-data yang diperlukan kemudian dapat menekan tombol "Submit" untuk melakukan permintaan menjadi mitra, data akan terkirim ke admin Panen-Panen yang nantinya akan di seleksi oleh admin.</w:t>
      </w:r>
      <w:r>
        <w:rPr>
          <w:i/>
          <w:iCs/>
          <w:color w:val="000000"/>
        </w:rPr>
        <w:t xml:space="preserve"> </w:t>
      </w:r>
      <w:r w:rsidR="000C120B">
        <w:rPr>
          <w:i/>
          <w:iCs/>
          <w:color w:val="000000"/>
        </w:rPr>
        <w:t>Activity diagram</w:t>
      </w:r>
      <w:r w:rsidR="000C120B">
        <w:rPr>
          <w:color w:val="000000"/>
        </w:rPr>
        <w:t xml:space="preserve"> membuat toko ditunjukan pada gambar 4.8.</w:t>
      </w:r>
    </w:p>
    <w:p w14:paraId="5F45FDA5" w14:textId="77777777" w:rsidR="000649E1" w:rsidRDefault="000649E1" w:rsidP="000649E1">
      <w:pPr>
        <w:keepNext/>
        <w:jc w:val="center"/>
      </w:pPr>
      <w:r>
        <w:rPr>
          <w:noProof/>
        </w:rPr>
        <w:drawing>
          <wp:inline distT="0" distB="0" distL="0" distR="0" wp14:anchorId="614C16C1" wp14:editId="78FFFB71">
            <wp:extent cx="3819525" cy="4295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4295775"/>
                    </a:xfrm>
                    <a:prstGeom prst="rect">
                      <a:avLst/>
                    </a:prstGeom>
                    <a:noFill/>
                    <a:ln>
                      <a:noFill/>
                    </a:ln>
                  </pic:spPr>
                </pic:pic>
              </a:graphicData>
            </a:graphic>
          </wp:inline>
        </w:drawing>
      </w:r>
    </w:p>
    <w:p w14:paraId="3A60744F" w14:textId="0B9EC3FF" w:rsidR="000649E1" w:rsidRDefault="000649E1" w:rsidP="000649E1">
      <w:pPr>
        <w:pStyle w:val="Caption"/>
      </w:pPr>
      <w:r>
        <w:t xml:space="preserve">Gambar </w:t>
      </w:r>
      <w:r w:rsidR="000C120B">
        <w:t>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8</w:t>
      </w:r>
      <w:r w:rsidR="00E254E5">
        <w:fldChar w:fldCharType="end"/>
      </w:r>
      <w:r>
        <w:t xml:space="preserve"> </w:t>
      </w:r>
      <w:r>
        <w:rPr>
          <w:i/>
          <w:iCs/>
        </w:rPr>
        <w:t>Activity Diagram</w:t>
      </w:r>
      <w:r>
        <w:t xml:space="preserve"> Membuat Toko</w:t>
      </w:r>
    </w:p>
    <w:p w14:paraId="443B4802" w14:textId="09678BBA" w:rsidR="00944A76" w:rsidRDefault="00944A76" w:rsidP="00944A76">
      <w:pPr>
        <w:pStyle w:val="isi"/>
        <w:numPr>
          <w:ilvl w:val="0"/>
          <w:numId w:val="44"/>
        </w:numPr>
        <w:spacing w:before="240"/>
        <w:ind w:left="709" w:hanging="709"/>
        <w:contextualSpacing w:val="0"/>
      </w:pPr>
      <w:r>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w:t>
      </w:r>
      <w:r>
        <w:lastRenderedPageBreak/>
        <w:t xml:space="preserve">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76AB0777" w:rsidR="000649E1" w:rsidRDefault="000649E1" w:rsidP="000649E1">
      <w:pPr>
        <w:pStyle w:val="Caption"/>
      </w:pPr>
      <w:r>
        <w:t xml:space="preserve">Gambar </w:t>
      </w:r>
      <w:r w:rsidR="000C120B">
        <w:t>4.</w:t>
      </w:r>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9</w:t>
      </w:r>
      <w:r w:rsidR="00E254E5">
        <w:fldChar w:fldCharType="end"/>
      </w:r>
      <w:r>
        <w:t xml:space="preserve"> </w:t>
      </w:r>
      <w:r>
        <w:rPr>
          <w:i/>
          <w:iCs/>
        </w:rPr>
        <w:t>Activity Diagram</w:t>
      </w:r>
      <w:r>
        <w:t xml:space="preserve"> Mengelola Produk</w:t>
      </w:r>
    </w:p>
    <w:p w14:paraId="4F15FBB4" w14:textId="602809F9" w:rsidR="00944A76" w:rsidRDefault="00944A76" w:rsidP="00944A76">
      <w:pPr>
        <w:pStyle w:val="isi"/>
        <w:numPr>
          <w:ilvl w:val="0"/>
          <w:numId w:val="44"/>
        </w:numPr>
        <w:spacing w:before="240"/>
        <w:ind w:left="709" w:hanging="709"/>
        <w:contextualSpacing w:val="0"/>
      </w:pPr>
      <w:r>
        <w:t>Alur Mengelola Toko</w:t>
      </w:r>
    </w:p>
    <w:p w14:paraId="358D122B" w14:textId="1296DCEC" w:rsidR="000649E1" w:rsidRDefault="00D547C6" w:rsidP="00D547C6">
      <w:pPr>
        <w:ind w:firstLine="709"/>
        <w:jc w:val="both"/>
      </w:pPr>
      <w:r>
        <w:t xml:space="preserve">Untuk melakukan pengelolaan informasi toko, pastikan pengguna telah berhasil login pada sistem. kemudian pilih menu “Akun”, kemudian pilih tombol "Toko Saya", akan ditampilkan halaman detail toko, pengguna dapat menekan tombol dengan ikon </w:t>
      </w:r>
      <w:r>
        <w:lastRenderedPageBreak/>
        <w:t>roda gigi, kemudian akanditampilkan form data informasi toko, lalu tekan tombol "Simpan" untuk menyimpan perubahan. Sistem akan menyimpan perubahan data toko dan menampilkannya pada seluruh sistem.</w:t>
      </w:r>
      <w:r>
        <w:rPr>
          <w:i/>
          <w:iCs/>
          <w:color w:val="000000"/>
        </w:rPr>
        <w:t xml:space="preserve"> </w:t>
      </w:r>
      <w:r w:rsidR="000C120B">
        <w:rPr>
          <w:i/>
          <w:iCs/>
          <w:color w:val="000000"/>
        </w:rPr>
        <w:t>Activity diagram</w:t>
      </w:r>
      <w:r w:rsidR="000C120B">
        <w:rPr>
          <w:color w:val="000000"/>
        </w:rPr>
        <w:t xml:space="preserve"> mengelola toko ditunjukan pada gambar 4.10.</w:t>
      </w:r>
    </w:p>
    <w:p w14:paraId="52A4BBF4" w14:textId="77777777" w:rsidR="000649E1" w:rsidRDefault="000649E1" w:rsidP="000649E1">
      <w:pPr>
        <w:keepNext/>
        <w:jc w:val="center"/>
      </w:pPr>
      <w:r>
        <w:rPr>
          <w:noProof/>
        </w:rPr>
        <w:drawing>
          <wp:inline distT="0" distB="0" distL="0" distR="0" wp14:anchorId="5BF8BE10" wp14:editId="783E1A9A">
            <wp:extent cx="3819525" cy="5057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057775"/>
                    </a:xfrm>
                    <a:prstGeom prst="rect">
                      <a:avLst/>
                    </a:prstGeom>
                    <a:noFill/>
                    <a:ln>
                      <a:noFill/>
                    </a:ln>
                  </pic:spPr>
                </pic:pic>
              </a:graphicData>
            </a:graphic>
          </wp:inline>
        </w:drawing>
      </w:r>
    </w:p>
    <w:p w14:paraId="2A22D7C2" w14:textId="2632AFC3" w:rsidR="000649E1" w:rsidRDefault="000649E1" w:rsidP="000649E1">
      <w:pPr>
        <w:pStyle w:val="Caption"/>
      </w:pPr>
      <w:r>
        <w:t xml:space="preserve">Gambar </w:t>
      </w:r>
      <w:bookmarkStart w:id="81" w:name="_Hlk77178477"/>
      <w:r w:rsidR="000C120B">
        <w:t>4.</w:t>
      </w:r>
      <w:bookmarkEnd w:id="81"/>
      <w:r w:rsidR="00E254E5">
        <w:fldChar w:fldCharType="begin"/>
      </w:r>
      <w:r w:rsidR="00E254E5">
        <w:instrText xml:space="preserve"> STYLEREF 1 \s </w:instrText>
      </w:r>
      <w:r w:rsidR="00E254E5">
        <w:fldChar w:fldCharType="separate"/>
      </w:r>
      <w:r w:rsidR="00E254E5">
        <w:rPr>
          <w:noProof/>
        </w:rPr>
        <w:t>IV</w:t>
      </w:r>
      <w:r w:rsidR="00E254E5">
        <w:fldChar w:fldCharType="end"/>
      </w:r>
      <w:r w:rsidR="00E254E5">
        <w:t>.</w:t>
      </w:r>
      <w:r w:rsidR="00E254E5">
        <w:fldChar w:fldCharType="begin"/>
      </w:r>
      <w:r w:rsidR="00E254E5">
        <w:instrText xml:space="preserve"> SEQ Gambar \* ARABIC \s 1 </w:instrText>
      </w:r>
      <w:r w:rsidR="00E254E5">
        <w:fldChar w:fldCharType="separate"/>
      </w:r>
      <w:r w:rsidR="00E254E5">
        <w:rPr>
          <w:noProof/>
        </w:rPr>
        <w:t>10</w:t>
      </w:r>
      <w:r w:rsidR="00E254E5">
        <w:fldChar w:fldCharType="end"/>
      </w:r>
      <w:r>
        <w:t xml:space="preserve"> </w:t>
      </w:r>
      <w:r>
        <w:rPr>
          <w:i/>
          <w:iCs/>
        </w:rPr>
        <w:t>Activity Diagram</w:t>
      </w:r>
      <w:r>
        <w:t xml:space="preserve"> Mengelola Toko</w:t>
      </w:r>
    </w:p>
    <w:p w14:paraId="086A1499" w14:textId="6A9517FE" w:rsidR="00C314A1" w:rsidRDefault="00C314A1" w:rsidP="00282F32">
      <w:pPr>
        <w:pStyle w:val="Heading3"/>
        <w:spacing w:before="240"/>
      </w:pPr>
      <w:r>
        <w:t>Perancangan Antarmuka</w:t>
      </w:r>
    </w:p>
    <w:p w14:paraId="56A27B9D" w14:textId="77777777" w:rsidR="00282F32" w:rsidRDefault="00282F32" w:rsidP="00282F32">
      <w:pPr>
        <w:ind w:firstLine="709"/>
        <w:rPr>
          <w:iCs/>
        </w:rPr>
      </w:pPr>
      <w:r>
        <w:rPr>
          <w:iCs/>
        </w:rPr>
        <w:t>Pada t</w:t>
      </w:r>
      <w:r>
        <w:rPr>
          <w:iCs/>
        </w:rPr>
        <w:t>ahap ini</w:t>
      </w:r>
      <w:r>
        <w:rPr>
          <w:iCs/>
        </w:rPr>
        <w:t xml:space="preserve"> ditampilkan </w:t>
      </w:r>
      <w:r>
        <w:rPr>
          <w:iCs/>
        </w:rPr>
        <w:t xml:space="preserve">rancangan antarmuka pengguna atau </w:t>
      </w:r>
      <w:r>
        <w:rPr>
          <w:i/>
          <w:iCs/>
        </w:rPr>
        <w:t xml:space="preserve">user interface </w:t>
      </w:r>
      <w:r>
        <w:rPr>
          <w:iCs/>
        </w:rPr>
        <w:t xml:space="preserve">dari aplikasi </w:t>
      </w:r>
      <w:r>
        <w:rPr>
          <w:i/>
        </w:rPr>
        <w:t>marketplace</w:t>
      </w:r>
      <w:r>
        <w:rPr>
          <w:iCs/>
        </w:rPr>
        <w:t xml:space="preserve"> Panen-Panen</w:t>
      </w:r>
      <w:r>
        <w:rPr>
          <w:iCs/>
        </w:rPr>
        <w:t xml:space="preserve"> yang telah dibuat oleh tim UI/UX Panen-Panen. </w:t>
      </w:r>
    </w:p>
    <w:p w14:paraId="74C66AA6" w14:textId="0820351E" w:rsidR="00282F32" w:rsidRPr="00282F32" w:rsidRDefault="00282F32" w:rsidP="00282F32">
      <w:pPr>
        <w:ind w:firstLine="709"/>
      </w:pPr>
      <w:r>
        <w:rPr>
          <w:iCs/>
        </w:rPr>
        <w:t xml:space="preserve">Rancangan yang dibuat membantu </w:t>
      </w:r>
      <w:r>
        <w:rPr>
          <w:iCs/>
        </w:rPr>
        <w:t xml:space="preserve">dalam memberi </w:t>
      </w:r>
      <w:r>
        <w:rPr>
          <w:iCs/>
        </w:rPr>
        <w:t xml:space="preserve">gambaran </w:t>
      </w:r>
      <w:r>
        <w:rPr>
          <w:iCs/>
        </w:rPr>
        <w:t xml:space="preserve">dan informasi yang terperinci </w:t>
      </w:r>
      <w:r>
        <w:rPr>
          <w:iCs/>
        </w:rPr>
        <w:t>mengenai tampilan</w:t>
      </w:r>
      <w:r>
        <w:rPr>
          <w:iCs/>
        </w:rPr>
        <w:t xml:space="preserve"> </w:t>
      </w:r>
      <w:r>
        <w:rPr>
          <w:iCs/>
        </w:rPr>
        <w:t xml:space="preserve">aplikasi yang akan dibangun. Rancangan antarmuka pengguna tersebut biasa disebut dengan </w:t>
      </w:r>
      <w:r>
        <w:rPr>
          <w:i/>
          <w:iCs/>
        </w:rPr>
        <w:t>mockup</w:t>
      </w:r>
      <w:r>
        <w:rPr>
          <w:iCs/>
        </w:rPr>
        <w:t xml:space="preserve">. Berikut adalah </w:t>
      </w:r>
      <w:r>
        <w:rPr>
          <w:i/>
          <w:iCs/>
        </w:rPr>
        <w:t xml:space="preserve">mockup </w:t>
      </w:r>
      <w:r>
        <w:rPr>
          <w:iCs/>
        </w:rPr>
        <w:t>dari antarmuka yang ada pada aplikasi</w:t>
      </w:r>
      <w:r>
        <w:rPr>
          <w:iCs/>
        </w:rPr>
        <w:t xml:space="preserve"> </w:t>
      </w:r>
      <w:r>
        <w:rPr>
          <w:i/>
        </w:rPr>
        <w:t>marketplace</w:t>
      </w:r>
      <w:r>
        <w:rPr>
          <w:iCs/>
        </w:rPr>
        <w:t>.</w:t>
      </w:r>
    </w:p>
    <w:p w14:paraId="069285CE" w14:textId="60270501" w:rsidR="004F5538" w:rsidRPr="00E254E5" w:rsidRDefault="00C4076C" w:rsidP="004F5538">
      <w:pPr>
        <w:pStyle w:val="isi"/>
        <w:numPr>
          <w:ilvl w:val="0"/>
          <w:numId w:val="45"/>
        </w:numPr>
        <w:spacing w:before="240"/>
        <w:ind w:left="709" w:hanging="709"/>
      </w:pPr>
      <w:r>
        <w:lastRenderedPageBreak/>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7E3401E5" w:rsidR="00952F49" w:rsidRPr="00E254E5"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1</w:t>
      </w:r>
      <w:r>
        <w:fldChar w:fldCharType="end"/>
      </w:r>
      <w:r>
        <w:t xml:space="preserve"> </w:t>
      </w:r>
      <w:r>
        <w:rPr>
          <w:i/>
          <w:iCs/>
        </w:rPr>
        <w:t>Mockup</w:t>
      </w:r>
      <w:r>
        <w:t xml:space="preserve"> Halaman Login &amp; Register</w:t>
      </w:r>
    </w:p>
    <w:p w14:paraId="3E23F692" w14:textId="7613CD83" w:rsidR="004F5538" w:rsidRDefault="00C4076C" w:rsidP="00952F49">
      <w:pPr>
        <w:pStyle w:val="isi"/>
        <w:numPr>
          <w:ilvl w:val="0"/>
          <w:numId w:val="45"/>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1E4B2BE8"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2</w:t>
      </w:r>
      <w:r>
        <w:fldChar w:fldCharType="end"/>
      </w:r>
      <w:r>
        <w:t xml:space="preserve"> </w:t>
      </w:r>
      <w:r>
        <w:rPr>
          <w:i/>
          <w:iCs/>
        </w:rPr>
        <w:t>Mockup</w:t>
      </w:r>
      <w:r>
        <w:t xml:space="preserve"> Halaman</w:t>
      </w:r>
      <w:r>
        <w:t xml:space="preserve"> </w:t>
      </w:r>
      <w:r w:rsidR="002B11E4">
        <w:t>Home</w:t>
      </w:r>
    </w:p>
    <w:p w14:paraId="04B70480" w14:textId="52F56CCE" w:rsidR="004F5538" w:rsidRDefault="00C4076C" w:rsidP="004F5538">
      <w:pPr>
        <w:pStyle w:val="isi"/>
        <w:numPr>
          <w:ilvl w:val="0"/>
          <w:numId w:val="45"/>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6EDFCC8B"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3</w:t>
      </w:r>
      <w:r>
        <w:fldChar w:fldCharType="end"/>
      </w:r>
      <w:r>
        <w:t xml:space="preserve"> </w:t>
      </w:r>
      <w:r>
        <w:rPr>
          <w:i/>
          <w:iCs/>
        </w:rPr>
        <w:t>Mockup</w:t>
      </w:r>
      <w:r>
        <w:t xml:space="preserve"> Halaman</w:t>
      </w:r>
      <w:r>
        <w:t xml:space="preserve"> </w:t>
      </w:r>
      <w:r w:rsidR="002B11E4">
        <w:t>Pencarian</w:t>
      </w:r>
    </w:p>
    <w:p w14:paraId="2B4E9DCE" w14:textId="0E894AE4" w:rsidR="00952F49" w:rsidRDefault="00C4076C" w:rsidP="00952F49">
      <w:pPr>
        <w:pStyle w:val="isi"/>
        <w:numPr>
          <w:ilvl w:val="0"/>
          <w:numId w:val="45"/>
        </w:numPr>
        <w:spacing w:before="240"/>
        <w:ind w:left="709" w:hanging="709"/>
      </w:pPr>
      <w:r>
        <w:lastRenderedPageBreak/>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E7816FE"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4</w:t>
      </w:r>
      <w:r>
        <w:fldChar w:fldCharType="end"/>
      </w:r>
      <w:r>
        <w:t xml:space="preserve"> </w:t>
      </w:r>
      <w:r>
        <w:rPr>
          <w:i/>
          <w:iCs/>
        </w:rPr>
        <w:t>Mockup</w:t>
      </w:r>
      <w:r>
        <w:t xml:space="preserve"> Halaman </w:t>
      </w:r>
      <w:r w:rsidR="002B11E4">
        <w:t>Produk</w:t>
      </w:r>
    </w:p>
    <w:p w14:paraId="0103B047" w14:textId="73B63C09" w:rsidR="004F5538" w:rsidRDefault="00C4076C" w:rsidP="004F5538">
      <w:pPr>
        <w:pStyle w:val="isi"/>
        <w:numPr>
          <w:ilvl w:val="0"/>
          <w:numId w:val="45"/>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53C13299"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5</w:t>
      </w:r>
      <w:r>
        <w:fldChar w:fldCharType="end"/>
      </w:r>
      <w:r>
        <w:t xml:space="preserve"> </w:t>
      </w:r>
      <w:r>
        <w:rPr>
          <w:i/>
          <w:iCs/>
        </w:rPr>
        <w:t>Mockup</w:t>
      </w:r>
      <w:r>
        <w:t xml:space="preserve"> Halaman </w:t>
      </w:r>
      <w:r w:rsidR="002B11E4">
        <w:t>Detail Produk</w:t>
      </w:r>
    </w:p>
    <w:p w14:paraId="058E48EC" w14:textId="2D7DD092" w:rsidR="004F5538" w:rsidRDefault="00C4076C" w:rsidP="004F5538">
      <w:pPr>
        <w:pStyle w:val="isi"/>
        <w:numPr>
          <w:ilvl w:val="0"/>
          <w:numId w:val="45"/>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1564B18D"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6</w:t>
      </w:r>
      <w:r>
        <w:fldChar w:fldCharType="end"/>
      </w:r>
      <w:r>
        <w:t xml:space="preserve"> </w:t>
      </w:r>
      <w:r>
        <w:rPr>
          <w:i/>
          <w:iCs/>
        </w:rPr>
        <w:t>Mockup</w:t>
      </w:r>
      <w:r>
        <w:t xml:space="preserve"> Halaman </w:t>
      </w:r>
      <w:r w:rsidR="002B11E4">
        <w:t>Resep</w:t>
      </w:r>
    </w:p>
    <w:p w14:paraId="3E9030E5" w14:textId="2E07AA44" w:rsidR="004F5538" w:rsidRDefault="00C4076C" w:rsidP="004F5538">
      <w:pPr>
        <w:pStyle w:val="isi"/>
        <w:numPr>
          <w:ilvl w:val="0"/>
          <w:numId w:val="45"/>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6C3F5880"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7</w:t>
      </w:r>
      <w:r>
        <w:fldChar w:fldCharType="end"/>
      </w:r>
      <w:r>
        <w:t xml:space="preserve"> </w:t>
      </w:r>
      <w:r>
        <w:rPr>
          <w:i/>
          <w:iCs/>
        </w:rPr>
        <w:t>Mockup</w:t>
      </w:r>
      <w:r>
        <w:t xml:space="preserve"> Halaman </w:t>
      </w:r>
      <w:r w:rsidR="002B11E4">
        <w:t>Detail Resep</w:t>
      </w:r>
    </w:p>
    <w:p w14:paraId="3CB09824" w14:textId="7B4DC3C2" w:rsidR="004F5538" w:rsidRDefault="00C4076C" w:rsidP="004F5538">
      <w:pPr>
        <w:pStyle w:val="isi"/>
        <w:numPr>
          <w:ilvl w:val="0"/>
          <w:numId w:val="45"/>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lastRenderedPageBreak/>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0E7AF009"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8</w:t>
      </w:r>
      <w:r>
        <w:fldChar w:fldCharType="end"/>
      </w:r>
      <w:r>
        <w:t xml:space="preserve"> </w:t>
      </w:r>
      <w:r>
        <w:rPr>
          <w:i/>
          <w:iCs/>
        </w:rPr>
        <w:t>Mockup</w:t>
      </w:r>
      <w:r>
        <w:t xml:space="preserve"> Halaman </w:t>
      </w:r>
      <w:r w:rsidR="002B11E4">
        <w:t>Catering</w:t>
      </w:r>
    </w:p>
    <w:p w14:paraId="5DC97A96" w14:textId="217C6230" w:rsidR="004F5538" w:rsidRDefault="00C4076C" w:rsidP="004F5538">
      <w:pPr>
        <w:pStyle w:val="isi"/>
        <w:numPr>
          <w:ilvl w:val="0"/>
          <w:numId w:val="45"/>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1A7B9C04"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9</w:t>
      </w:r>
      <w:r>
        <w:fldChar w:fldCharType="end"/>
      </w:r>
      <w:r>
        <w:t xml:space="preserve"> </w:t>
      </w:r>
      <w:r>
        <w:rPr>
          <w:i/>
          <w:iCs/>
        </w:rPr>
        <w:t>Mockup</w:t>
      </w:r>
      <w:r>
        <w:t xml:space="preserve"> Halaman </w:t>
      </w:r>
      <w:r w:rsidR="002B11E4">
        <w:t>Detail Catering</w:t>
      </w:r>
    </w:p>
    <w:p w14:paraId="1570C0B5" w14:textId="04E7A477" w:rsidR="004F5538" w:rsidRDefault="00C4076C" w:rsidP="004F5538">
      <w:pPr>
        <w:pStyle w:val="isi"/>
        <w:numPr>
          <w:ilvl w:val="0"/>
          <w:numId w:val="45"/>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6C4C6BEA"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0</w:t>
      </w:r>
      <w:r>
        <w:fldChar w:fldCharType="end"/>
      </w:r>
      <w:r>
        <w:t xml:space="preserve"> </w:t>
      </w:r>
      <w:r>
        <w:rPr>
          <w:i/>
          <w:iCs/>
        </w:rPr>
        <w:t>Mockup</w:t>
      </w:r>
      <w:r>
        <w:t xml:space="preserve"> Halaman </w:t>
      </w:r>
      <w:r w:rsidR="002B11E4">
        <w:t>Warung</w:t>
      </w:r>
    </w:p>
    <w:p w14:paraId="56348A6B" w14:textId="2840FF8F" w:rsidR="00952F49" w:rsidRDefault="00C4076C" w:rsidP="00952F49">
      <w:pPr>
        <w:pStyle w:val="isi"/>
        <w:numPr>
          <w:ilvl w:val="0"/>
          <w:numId w:val="45"/>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62129078"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1</w:t>
      </w:r>
      <w:r>
        <w:fldChar w:fldCharType="end"/>
      </w:r>
      <w:r>
        <w:t xml:space="preserve"> </w:t>
      </w:r>
      <w:r>
        <w:rPr>
          <w:i/>
          <w:iCs/>
        </w:rPr>
        <w:t>Mockup</w:t>
      </w:r>
      <w:r>
        <w:t xml:space="preserve"> Halaman </w:t>
      </w:r>
      <w:r w:rsidR="002B11E4">
        <w:t>Lelang</w:t>
      </w:r>
    </w:p>
    <w:p w14:paraId="39508020" w14:textId="6454A5FC" w:rsidR="004F5538" w:rsidRDefault="00C4076C" w:rsidP="004F5538">
      <w:pPr>
        <w:pStyle w:val="isi"/>
        <w:numPr>
          <w:ilvl w:val="0"/>
          <w:numId w:val="45"/>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33088765"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2</w:t>
      </w:r>
      <w:r>
        <w:fldChar w:fldCharType="end"/>
      </w:r>
      <w:r>
        <w:t xml:space="preserve"> </w:t>
      </w:r>
      <w:r>
        <w:rPr>
          <w:i/>
          <w:iCs/>
        </w:rPr>
        <w:t>Mockup</w:t>
      </w:r>
      <w:r>
        <w:t xml:space="preserve"> Halaman </w:t>
      </w:r>
      <w:r w:rsidR="002B11E4">
        <w:t>Detail Lelang</w:t>
      </w:r>
    </w:p>
    <w:p w14:paraId="60502AA2" w14:textId="63464D44" w:rsidR="004F5538" w:rsidRDefault="00C4076C" w:rsidP="004F5538">
      <w:pPr>
        <w:pStyle w:val="isi"/>
        <w:numPr>
          <w:ilvl w:val="0"/>
          <w:numId w:val="45"/>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3B4F295E"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3</w:t>
      </w:r>
      <w:r>
        <w:fldChar w:fldCharType="end"/>
      </w:r>
      <w:r>
        <w:t xml:space="preserve"> </w:t>
      </w:r>
      <w:r>
        <w:rPr>
          <w:i/>
          <w:iCs/>
        </w:rPr>
        <w:t>Mockup</w:t>
      </w:r>
      <w:r>
        <w:t xml:space="preserve"> Halaman </w:t>
      </w:r>
      <w:r w:rsidR="002B11E4">
        <w:t>Potensi</w:t>
      </w:r>
    </w:p>
    <w:p w14:paraId="7E806EFA" w14:textId="2EB3875F" w:rsidR="004F5538" w:rsidRDefault="00C4076C" w:rsidP="004F5538">
      <w:pPr>
        <w:pStyle w:val="isi"/>
        <w:numPr>
          <w:ilvl w:val="0"/>
          <w:numId w:val="45"/>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7452C4EB"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4</w:t>
      </w:r>
      <w:r>
        <w:fldChar w:fldCharType="end"/>
      </w:r>
      <w:r>
        <w:t xml:space="preserve"> </w:t>
      </w:r>
      <w:r>
        <w:rPr>
          <w:i/>
          <w:iCs/>
        </w:rPr>
        <w:t>Mockup</w:t>
      </w:r>
      <w:r>
        <w:t xml:space="preserve"> Halaman </w:t>
      </w:r>
      <w:r w:rsidR="002B11E4">
        <w:t>Booking</w:t>
      </w:r>
    </w:p>
    <w:p w14:paraId="202E5CC4" w14:textId="63D039AA" w:rsidR="004F5538" w:rsidRDefault="00C4076C" w:rsidP="004F5538">
      <w:pPr>
        <w:pStyle w:val="isi"/>
        <w:numPr>
          <w:ilvl w:val="0"/>
          <w:numId w:val="45"/>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70056610">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584B79E5"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5</w:t>
      </w:r>
      <w:r>
        <w:fldChar w:fldCharType="end"/>
      </w:r>
      <w:r>
        <w:t xml:space="preserve"> </w:t>
      </w:r>
      <w:r>
        <w:rPr>
          <w:i/>
          <w:iCs/>
        </w:rPr>
        <w:t>Mockup</w:t>
      </w:r>
      <w:r>
        <w:t xml:space="preserve"> Halaman </w:t>
      </w:r>
      <w:r w:rsidR="002B11E4">
        <w:t>Keranjang</w:t>
      </w:r>
    </w:p>
    <w:p w14:paraId="2DA98D11" w14:textId="4A8309C4" w:rsidR="004F5538" w:rsidRDefault="00C4076C" w:rsidP="004F5538">
      <w:pPr>
        <w:pStyle w:val="isi"/>
        <w:numPr>
          <w:ilvl w:val="0"/>
          <w:numId w:val="45"/>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59B6C5F8"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6</w:t>
      </w:r>
      <w:r>
        <w:fldChar w:fldCharType="end"/>
      </w:r>
      <w:r>
        <w:t xml:space="preserve"> </w:t>
      </w:r>
      <w:r>
        <w:rPr>
          <w:i/>
          <w:iCs/>
        </w:rPr>
        <w:t>Mockup</w:t>
      </w:r>
      <w:r>
        <w:t xml:space="preserve"> Halaman </w:t>
      </w:r>
      <w:r w:rsidR="002B11E4">
        <w:t>Checkout</w:t>
      </w:r>
    </w:p>
    <w:p w14:paraId="5C95920D" w14:textId="363C5CD2" w:rsidR="004F5538" w:rsidRDefault="00C4076C" w:rsidP="004F5538">
      <w:pPr>
        <w:pStyle w:val="isi"/>
        <w:numPr>
          <w:ilvl w:val="0"/>
          <w:numId w:val="45"/>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060E7FEC"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7</w:t>
      </w:r>
      <w:r>
        <w:fldChar w:fldCharType="end"/>
      </w:r>
      <w:r>
        <w:t xml:space="preserve"> </w:t>
      </w:r>
      <w:r>
        <w:rPr>
          <w:i/>
          <w:iCs/>
        </w:rPr>
        <w:t>Mockup</w:t>
      </w:r>
      <w:r>
        <w:t xml:space="preserve"> Halaman </w:t>
      </w:r>
      <w:r w:rsidR="002B11E4">
        <w:t>Metode Pembayaran</w:t>
      </w:r>
    </w:p>
    <w:p w14:paraId="7110E47F" w14:textId="55F2DD51" w:rsidR="004F5538" w:rsidRDefault="00C4076C" w:rsidP="004F5538">
      <w:pPr>
        <w:pStyle w:val="isi"/>
        <w:numPr>
          <w:ilvl w:val="0"/>
          <w:numId w:val="45"/>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29054EA1"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8</w:t>
      </w:r>
      <w:r>
        <w:fldChar w:fldCharType="end"/>
      </w:r>
      <w:r>
        <w:t xml:space="preserve"> </w:t>
      </w:r>
      <w:r>
        <w:rPr>
          <w:i/>
          <w:iCs/>
        </w:rPr>
        <w:t>Mockup</w:t>
      </w:r>
      <w:r>
        <w:t xml:space="preserve"> Halaman </w:t>
      </w:r>
      <w:r w:rsidR="002B11E4">
        <w:t>Detail Pembayaran</w:t>
      </w:r>
    </w:p>
    <w:p w14:paraId="301ACBEE" w14:textId="56631B6C" w:rsidR="004F5538" w:rsidRDefault="00C4076C" w:rsidP="004F5538">
      <w:pPr>
        <w:pStyle w:val="isi"/>
        <w:numPr>
          <w:ilvl w:val="0"/>
          <w:numId w:val="45"/>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6DDA5E9A"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29</w:t>
      </w:r>
      <w:r>
        <w:fldChar w:fldCharType="end"/>
      </w:r>
      <w:r>
        <w:t xml:space="preserve"> </w:t>
      </w:r>
      <w:r>
        <w:rPr>
          <w:i/>
          <w:iCs/>
        </w:rPr>
        <w:t>Mockup</w:t>
      </w:r>
      <w:r>
        <w:t xml:space="preserve"> Halaman </w:t>
      </w:r>
      <w:r w:rsidR="002B11E4">
        <w:t>Transaksi</w:t>
      </w:r>
    </w:p>
    <w:p w14:paraId="0F0E439A" w14:textId="6B0F7BC6" w:rsidR="004F5538" w:rsidRDefault="00C4076C" w:rsidP="004F5538">
      <w:pPr>
        <w:pStyle w:val="isi"/>
        <w:numPr>
          <w:ilvl w:val="0"/>
          <w:numId w:val="45"/>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7D929DBE"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0</w:t>
      </w:r>
      <w:r>
        <w:fldChar w:fldCharType="end"/>
      </w:r>
      <w:r>
        <w:t xml:space="preserve"> </w:t>
      </w:r>
      <w:r>
        <w:rPr>
          <w:i/>
          <w:iCs/>
        </w:rPr>
        <w:t>Mockup</w:t>
      </w:r>
      <w:r>
        <w:t xml:space="preserve"> Halaman </w:t>
      </w:r>
      <w:r w:rsidR="002B11E4">
        <w:t>Detail Transaksi</w:t>
      </w:r>
    </w:p>
    <w:p w14:paraId="31443221" w14:textId="0FB248E1" w:rsidR="004F5538" w:rsidRDefault="00C4076C" w:rsidP="004F5538">
      <w:pPr>
        <w:pStyle w:val="isi"/>
        <w:numPr>
          <w:ilvl w:val="0"/>
          <w:numId w:val="45"/>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76912957"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1</w:t>
      </w:r>
      <w:r>
        <w:fldChar w:fldCharType="end"/>
      </w:r>
      <w:r>
        <w:t xml:space="preserve"> </w:t>
      </w:r>
      <w:r>
        <w:rPr>
          <w:i/>
          <w:iCs/>
        </w:rPr>
        <w:t>Mockup</w:t>
      </w:r>
      <w:r>
        <w:t xml:space="preserve"> Halaman </w:t>
      </w:r>
      <w:r w:rsidR="002B11E4">
        <w:t>Akun</w:t>
      </w:r>
    </w:p>
    <w:p w14:paraId="2043E4E5" w14:textId="0A8BC46C" w:rsidR="004F5538" w:rsidRDefault="00C4076C" w:rsidP="004F5538">
      <w:pPr>
        <w:pStyle w:val="isi"/>
        <w:numPr>
          <w:ilvl w:val="0"/>
          <w:numId w:val="45"/>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7B867407"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2</w:t>
      </w:r>
      <w:r>
        <w:fldChar w:fldCharType="end"/>
      </w:r>
      <w:r>
        <w:t xml:space="preserve"> </w:t>
      </w:r>
      <w:r>
        <w:rPr>
          <w:i/>
          <w:iCs/>
        </w:rPr>
        <w:t>Mockup</w:t>
      </w:r>
      <w:r>
        <w:t xml:space="preserve"> Halaman </w:t>
      </w:r>
      <w:r w:rsidR="002B11E4">
        <w:t>Toko</w:t>
      </w:r>
    </w:p>
    <w:p w14:paraId="67B0F4EA" w14:textId="70BA4043" w:rsidR="004F5538" w:rsidRDefault="00C4076C" w:rsidP="004F5538">
      <w:pPr>
        <w:pStyle w:val="isi"/>
        <w:numPr>
          <w:ilvl w:val="0"/>
          <w:numId w:val="45"/>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559386B9"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3</w:t>
      </w:r>
      <w:r>
        <w:fldChar w:fldCharType="end"/>
      </w:r>
      <w:r>
        <w:t xml:space="preserve"> </w:t>
      </w:r>
      <w:r>
        <w:rPr>
          <w:i/>
          <w:iCs/>
        </w:rPr>
        <w:t>Mockup</w:t>
      </w:r>
      <w:r>
        <w:t xml:space="preserve"> Halaman </w:t>
      </w:r>
      <w:r w:rsidR="002B11E4">
        <w:t>Edit Toko</w:t>
      </w:r>
    </w:p>
    <w:p w14:paraId="0AB0990A" w14:textId="1FAF7CBC" w:rsidR="004F5538" w:rsidRDefault="00C4076C" w:rsidP="004F5538">
      <w:pPr>
        <w:pStyle w:val="isi"/>
        <w:numPr>
          <w:ilvl w:val="0"/>
          <w:numId w:val="45"/>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6A3BB1E7"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4</w:t>
      </w:r>
      <w:r>
        <w:fldChar w:fldCharType="end"/>
      </w:r>
      <w:r>
        <w:t xml:space="preserve"> </w:t>
      </w:r>
      <w:r>
        <w:rPr>
          <w:i/>
          <w:iCs/>
        </w:rPr>
        <w:t>Mockup</w:t>
      </w:r>
      <w:r>
        <w:t xml:space="preserve"> Halaman </w:t>
      </w:r>
      <w:r w:rsidR="002B11E4">
        <w:t>Produk Penjualan</w:t>
      </w:r>
    </w:p>
    <w:p w14:paraId="33EBDAEB" w14:textId="7DD67812" w:rsidR="004F5538" w:rsidRDefault="00C4076C" w:rsidP="004F5538">
      <w:pPr>
        <w:pStyle w:val="isi"/>
        <w:numPr>
          <w:ilvl w:val="0"/>
          <w:numId w:val="45"/>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14DAEC8" w:rsidR="00952F49"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5</w:t>
      </w:r>
      <w:r>
        <w:fldChar w:fldCharType="end"/>
      </w:r>
      <w:r>
        <w:t xml:space="preserve"> </w:t>
      </w:r>
      <w:r>
        <w:rPr>
          <w:i/>
          <w:iCs/>
        </w:rPr>
        <w:t>Mockup</w:t>
      </w:r>
      <w:r>
        <w:t xml:space="preserve"> Halaman </w:t>
      </w:r>
      <w:r w:rsidR="002B11E4">
        <w:t>Tambah Produk Penjualan</w:t>
      </w:r>
    </w:p>
    <w:p w14:paraId="233BBAD1" w14:textId="71957D90" w:rsidR="004F5538" w:rsidRDefault="00C4076C" w:rsidP="00C4076C">
      <w:pPr>
        <w:pStyle w:val="isi"/>
        <w:numPr>
          <w:ilvl w:val="0"/>
          <w:numId w:val="45"/>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22C6BCDE" w:rsidR="00952F49" w:rsidRPr="004F5538" w:rsidRDefault="00E254E5" w:rsidP="00E254E5">
      <w:pPr>
        <w:pStyle w:val="Caption"/>
      </w:pPr>
      <w:r>
        <w:t xml:space="preserve">Gambar </w:t>
      </w:r>
      <w:r>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6</w:t>
      </w:r>
      <w:r>
        <w:fldChar w:fldCharType="end"/>
      </w:r>
      <w:r>
        <w:t xml:space="preserve"> </w:t>
      </w:r>
      <w:r>
        <w:rPr>
          <w:i/>
          <w:iCs/>
        </w:rPr>
        <w:t>Mockup</w:t>
      </w:r>
      <w:r>
        <w:t xml:space="preserve"> Halaman </w:t>
      </w:r>
      <w:r w:rsidR="002B11E4">
        <w:t>Riwayat Penjualan</w:t>
      </w:r>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7059FFC4" w:rsidR="009B29A8" w:rsidRPr="00CD2C84" w:rsidRDefault="009B29A8" w:rsidP="00DF4906">
      <w:pPr>
        <w:pStyle w:val="Heading1"/>
      </w:pPr>
      <w:r>
        <w:lastRenderedPageBreak/>
        <w:t>Implementasi dan Pengujian</w:t>
      </w:r>
      <w:bookmarkEnd w:id="79"/>
    </w:p>
    <w:p w14:paraId="243C1089" w14:textId="77777777" w:rsidR="009B29A8" w:rsidRDefault="009B29A8" w:rsidP="009B29A8">
      <w:pPr>
        <w:spacing w:line="240" w:lineRule="auto"/>
      </w:pPr>
    </w:p>
    <w:p w14:paraId="6876FAB7" w14:textId="2A553270" w:rsidR="009B29A8" w:rsidRDefault="009B29A8">
      <w:pPr>
        <w:spacing w:line="240" w:lineRule="auto"/>
      </w:pPr>
      <w:r>
        <w:br w:type="page"/>
      </w:r>
    </w:p>
    <w:p w14:paraId="48AE6C05" w14:textId="271A6CED" w:rsidR="009B29A8" w:rsidRPr="00CD2C84" w:rsidRDefault="009B29A8" w:rsidP="003B7112">
      <w:pPr>
        <w:pStyle w:val="Heading1"/>
      </w:pPr>
      <w:bookmarkStart w:id="82" w:name="_Toc75264806"/>
      <w:r>
        <w:lastRenderedPageBreak/>
        <w:t>Hasil dan Pembahasan</w:t>
      </w:r>
      <w:bookmarkEnd w:id="82"/>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3BD1840F" w:rsidR="009B29A8" w:rsidRPr="00CD2C84" w:rsidRDefault="009B29A8" w:rsidP="003B7112">
      <w:pPr>
        <w:pStyle w:val="Heading1"/>
      </w:pPr>
      <w:bookmarkStart w:id="83" w:name="_Toc75264807"/>
      <w:r>
        <w:lastRenderedPageBreak/>
        <w:t>Kesimpulan dan Saran</w:t>
      </w:r>
      <w:bookmarkEnd w:id="83"/>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84" w:name="_Toc75264808"/>
      <w:r w:rsidRPr="00D87ABE">
        <w:t>DAFTAR PUSTAKA</w:t>
      </w:r>
      <w:bookmarkEnd w:id="67"/>
      <w:bookmarkEnd w:id="68"/>
      <w:bookmarkEnd w:id="84"/>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60"/>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920AE7" w14:textId="77777777" w:rsidR="00496366" w:rsidRDefault="00496366">
      <w:r>
        <w:separator/>
      </w:r>
    </w:p>
  </w:endnote>
  <w:endnote w:type="continuationSeparator" w:id="0">
    <w:p w14:paraId="6AE9B8F2" w14:textId="77777777" w:rsidR="00496366" w:rsidRDefault="00496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6780283"/>
      <w:docPartObj>
        <w:docPartGallery w:val="Page Numbers (Bottom of Page)"/>
        <w:docPartUnique/>
      </w:docPartObj>
    </w:sdtPr>
    <w:sdtEndPr>
      <w:rPr>
        <w:noProof/>
      </w:rPr>
    </w:sdtEndPr>
    <w:sdtContent>
      <w:p w14:paraId="46F5E658" w14:textId="77777777" w:rsidR="00156A66" w:rsidRDefault="00496366">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549C7" w14:textId="77777777" w:rsidR="00496366" w:rsidRDefault="00496366">
      <w:r>
        <w:separator/>
      </w:r>
    </w:p>
  </w:footnote>
  <w:footnote w:type="continuationSeparator" w:id="0">
    <w:p w14:paraId="159043E7" w14:textId="77777777" w:rsidR="00496366" w:rsidRDefault="004963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947D3E"/>
    <w:multiLevelType w:val="hybridMultilevel"/>
    <w:tmpl w:val="1498756E"/>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A5460A"/>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0030FF5"/>
    <w:multiLevelType w:val="multilevel"/>
    <w:tmpl w:val="5EDA26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8B947E8"/>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F457A4C"/>
    <w:multiLevelType w:val="hybridMultilevel"/>
    <w:tmpl w:val="94C27A02"/>
    <w:lvl w:ilvl="0" w:tplc="3809000F">
      <w:start w:val="1"/>
      <w:numFmt w:val="decimal"/>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521A08"/>
    <w:multiLevelType w:val="multilevel"/>
    <w:tmpl w:val="E1A4CB58"/>
    <w:lvl w:ilvl="0">
      <w:start w:val="1"/>
      <w:numFmt w:val="upperRoman"/>
      <w:suff w:val="space"/>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6"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A2A21C4"/>
    <w:multiLevelType w:val="hybridMultilevel"/>
    <w:tmpl w:val="347CCB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0" w15:restartNumberingAfterBreak="0">
    <w:nsid w:val="6B6B45DC"/>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3"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E643F6"/>
    <w:multiLevelType w:val="hybridMultilevel"/>
    <w:tmpl w:val="FF90DD48"/>
    <w:lvl w:ilvl="0" w:tplc="3809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7D545ADF"/>
    <w:multiLevelType w:val="hybridMultilevel"/>
    <w:tmpl w:val="D8EC79F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5"/>
  </w:num>
  <w:num w:numId="3">
    <w:abstractNumId w:val="4"/>
  </w:num>
  <w:num w:numId="4">
    <w:abstractNumId w:val="10"/>
  </w:num>
  <w:num w:numId="5">
    <w:abstractNumId w:val="9"/>
  </w:num>
  <w:num w:numId="6">
    <w:abstractNumId w:val="13"/>
  </w:num>
  <w:num w:numId="7">
    <w:abstractNumId w:val="16"/>
  </w:num>
  <w:num w:numId="8">
    <w:abstractNumId w:val="30"/>
  </w:num>
  <w:num w:numId="9">
    <w:abstractNumId w:val="5"/>
  </w:num>
  <w:num w:numId="10">
    <w:abstractNumId w:val="19"/>
  </w:num>
  <w:num w:numId="11">
    <w:abstractNumId w:val="26"/>
  </w:num>
  <w:num w:numId="12">
    <w:abstractNumId w:val="17"/>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lvlOverride w:ilvl="0">
      <w:startOverride w:val="2"/>
    </w:lvlOverride>
    <w:lvlOverride w:ilvl="1">
      <w:startOverride w:val="3"/>
    </w:lvlOverride>
    <w:lvlOverride w:ilvl="2">
      <w:startOverride w:val="5"/>
    </w:lvlOverride>
    <w:lvlOverride w:ilvl="3">
      <w:startOverride w:val="6"/>
    </w:lvlOverride>
    <w:lvlOverride w:ilvl="4">
      <w:startOverride w:val="8"/>
    </w:lvlOverride>
    <w:lvlOverride w:ilvl="5">
      <w:startOverride w:val="2"/>
    </w:lvlOverride>
    <w:lvlOverride w:ilvl="6">
      <w:startOverride w:val="1"/>
    </w:lvlOverride>
    <w:lvlOverride w:ilvl="7">
      <w:startOverride w:val="1"/>
    </w:lvlOverride>
    <w:lvlOverride w:ilvl="8">
      <w:startOverride w:val="1"/>
    </w:lvlOverride>
  </w:num>
  <w:num w:numId="15">
    <w:abstractNumId w:val="36"/>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4"/>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2"/>
  </w:num>
  <w:num w:numId="24">
    <w:abstractNumId w:val="32"/>
  </w:num>
  <w:num w:numId="25">
    <w:abstractNumId w:val="15"/>
  </w:num>
  <w:num w:numId="26">
    <w:abstractNumId w:val="37"/>
  </w:num>
  <w:num w:numId="27">
    <w:abstractNumId w:val="29"/>
  </w:num>
  <w:num w:numId="28">
    <w:abstractNumId w:val="7"/>
  </w:num>
  <w:num w:numId="29">
    <w:abstractNumId w:val="3"/>
  </w:num>
  <w:num w:numId="30">
    <w:abstractNumId w:val="32"/>
  </w:num>
  <w:num w:numId="31">
    <w:abstractNumId w:val="32"/>
  </w:num>
  <w:num w:numId="32">
    <w:abstractNumId w:val="32"/>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4"/>
  </w:num>
  <w:num w:numId="35">
    <w:abstractNumId w:val="23"/>
  </w:num>
  <w:num w:numId="36">
    <w:abstractNumId w:val="22"/>
  </w:num>
  <w:num w:numId="37">
    <w:abstractNumId w:val="8"/>
  </w:num>
  <w:num w:numId="38">
    <w:abstractNumId w:val="27"/>
  </w:num>
  <w:num w:numId="39">
    <w:abstractNumId w:val="20"/>
  </w:num>
  <w:num w:numId="40">
    <w:abstractNumId w:val="1"/>
  </w:num>
  <w:num w:numId="41">
    <w:abstractNumId w:val="28"/>
  </w:num>
  <w:num w:numId="42">
    <w:abstractNumId w:val="25"/>
  </w:num>
  <w:num w:numId="43">
    <w:abstractNumId w:val="33"/>
  </w:num>
  <w:num w:numId="44">
    <w:abstractNumId w:val="31"/>
  </w:num>
  <w:num w:numId="45">
    <w:abstractNumId w:val="18"/>
  </w:num>
  <w:num w:numId="46">
    <w:abstractNumId w:val="3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AEE"/>
    <w:rsid w:val="00031C2B"/>
    <w:rsid w:val="00032261"/>
    <w:rsid w:val="00034183"/>
    <w:rsid w:val="00035849"/>
    <w:rsid w:val="00036CB5"/>
    <w:rsid w:val="000406C8"/>
    <w:rsid w:val="000413BC"/>
    <w:rsid w:val="00042F0C"/>
    <w:rsid w:val="00043129"/>
    <w:rsid w:val="000445E6"/>
    <w:rsid w:val="00047358"/>
    <w:rsid w:val="00047592"/>
    <w:rsid w:val="00047665"/>
    <w:rsid w:val="0005046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86"/>
    <w:rsid w:val="000E1536"/>
    <w:rsid w:val="000E2230"/>
    <w:rsid w:val="000E3816"/>
    <w:rsid w:val="000E506C"/>
    <w:rsid w:val="000E5F61"/>
    <w:rsid w:val="000E7FB2"/>
    <w:rsid w:val="000F002A"/>
    <w:rsid w:val="000F3563"/>
    <w:rsid w:val="000F439B"/>
    <w:rsid w:val="00100ACA"/>
    <w:rsid w:val="0010353D"/>
    <w:rsid w:val="00103FC0"/>
    <w:rsid w:val="001040F4"/>
    <w:rsid w:val="00107462"/>
    <w:rsid w:val="00107D17"/>
    <w:rsid w:val="00107F61"/>
    <w:rsid w:val="001116B7"/>
    <w:rsid w:val="00111FF6"/>
    <w:rsid w:val="00115079"/>
    <w:rsid w:val="0011606D"/>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20DD"/>
    <w:rsid w:val="00352A73"/>
    <w:rsid w:val="0035449C"/>
    <w:rsid w:val="00355596"/>
    <w:rsid w:val="00355EA3"/>
    <w:rsid w:val="00362389"/>
    <w:rsid w:val="003627C1"/>
    <w:rsid w:val="003636C7"/>
    <w:rsid w:val="00364B9A"/>
    <w:rsid w:val="003675E0"/>
    <w:rsid w:val="00370BD8"/>
    <w:rsid w:val="003732A8"/>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B99"/>
    <w:rsid w:val="003A22C2"/>
    <w:rsid w:val="003A3285"/>
    <w:rsid w:val="003A34AC"/>
    <w:rsid w:val="003A3F11"/>
    <w:rsid w:val="003A4CED"/>
    <w:rsid w:val="003A5B24"/>
    <w:rsid w:val="003A5EDB"/>
    <w:rsid w:val="003A642F"/>
    <w:rsid w:val="003A6506"/>
    <w:rsid w:val="003A65F8"/>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42F7"/>
    <w:rsid w:val="004350FF"/>
    <w:rsid w:val="0043552D"/>
    <w:rsid w:val="00435C9C"/>
    <w:rsid w:val="0043657C"/>
    <w:rsid w:val="00436A1D"/>
    <w:rsid w:val="0044082C"/>
    <w:rsid w:val="004438E6"/>
    <w:rsid w:val="00443F23"/>
    <w:rsid w:val="004443D4"/>
    <w:rsid w:val="00444CE3"/>
    <w:rsid w:val="00446B26"/>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629B"/>
    <w:rsid w:val="004E68F5"/>
    <w:rsid w:val="004F04B7"/>
    <w:rsid w:val="004F091A"/>
    <w:rsid w:val="004F1B8F"/>
    <w:rsid w:val="004F2683"/>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FD1"/>
    <w:rsid w:val="005D197C"/>
    <w:rsid w:val="005D1BDF"/>
    <w:rsid w:val="005D3F02"/>
    <w:rsid w:val="005D41A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2902"/>
    <w:rsid w:val="00622C3A"/>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54D"/>
    <w:rsid w:val="006A481A"/>
    <w:rsid w:val="006A48B2"/>
    <w:rsid w:val="006A4D6E"/>
    <w:rsid w:val="006A5EDF"/>
    <w:rsid w:val="006A6652"/>
    <w:rsid w:val="006A7861"/>
    <w:rsid w:val="006B1C08"/>
    <w:rsid w:val="006B4C27"/>
    <w:rsid w:val="006B57CC"/>
    <w:rsid w:val="006B6B64"/>
    <w:rsid w:val="006B7373"/>
    <w:rsid w:val="006C0A83"/>
    <w:rsid w:val="006C18E8"/>
    <w:rsid w:val="006C2AB5"/>
    <w:rsid w:val="006C3046"/>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B44"/>
    <w:rsid w:val="006E3F2F"/>
    <w:rsid w:val="006E5760"/>
    <w:rsid w:val="006E7798"/>
    <w:rsid w:val="006F08ED"/>
    <w:rsid w:val="006F1FAF"/>
    <w:rsid w:val="006F2258"/>
    <w:rsid w:val="006F2660"/>
    <w:rsid w:val="006F3780"/>
    <w:rsid w:val="006F39DC"/>
    <w:rsid w:val="006F4C3E"/>
    <w:rsid w:val="006F5527"/>
    <w:rsid w:val="006F74F7"/>
    <w:rsid w:val="0070143A"/>
    <w:rsid w:val="00701DF7"/>
    <w:rsid w:val="0070481B"/>
    <w:rsid w:val="0070755E"/>
    <w:rsid w:val="00707E05"/>
    <w:rsid w:val="0071157C"/>
    <w:rsid w:val="0071166C"/>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4BAD"/>
    <w:rsid w:val="008659FB"/>
    <w:rsid w:val="0086749B"/>
    <w:rsid w:val="00870071"/>
    <w:rsid w:val="00872D24"/>
    <w:rsid w:val="00873B26"/>
    <w:rsid w:val="00874AFA"/>
    <w:rsid w:val="00874FA4"/>
    <w:rsid w:val="008757FC"/>
    <w:rsid w:val="00880409"/>
    <w:rsid w:val="008809F7"/>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464C"/>
    <w:rsid w:val="008E724E"/>
    <w:rsid w:val="008E741E"/>
    <w:rsid w:val="008F0D00"/>
    <w:rsid w:val="008F1774"/>
    <w:rsid w:val="008F22DE"/>
    <w:rsid w:val="008F286B"/>
    <w:rsid w:val="008F3615"/>
    <w:rsid w:val="008F3F92"/>
    <w:rsid w:val="008F5F95"/>
    <w:rsid w:val="008F6D8D"/>
    <w:rsid w:val="008F79C4"/>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582B"/>
    <w:rsid w:val="00A0041A"/>
    <w:rsid w:val="00A0134C"/>
    <w:rsid w:val="00A03ACE"/>
    <w:rsid w:val="00A063AC"/>
    <w:rsid w:val="00A067EA"/>
    <w:rsid w:val="00A06DED"/>
    <w:rsid w:val="00A0717D"/>
    <w:rsid w:val="00A07497"/>
    <w:rsid w:val="00A074BD"/>
    <w:rsid w:val="00A07714"/>
    <w:rsid w:val="00A077D4"/>
    <w:rsid w:val="00A07E5B"/>
    <w:rsid w:val="00A12227"/>
    <w:rsid w:val="00A12874"/>
    <w:rsid w:val="00A13921"/>
    <w:rsid w:val="00A14F0F"/>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69B6"/>
    <w:rsid w:val="00B87513"/>
    <w:rsid w:val="00B876B2"/>
    <w:rsid w:val="00B9004D"/>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6167"/>
    <w:rsid w:val="00BC7CD8"/>
    <w:rsid w:val="00BC7EE9"/>
    <w:rsid w:val="00BD01C1"/>
    <w:rsid w:val="00BD1E32"/>
    <w:rsid w:val="00BD21C5"/>
    <w:rsid w:val="00BD2761"/>
    <w:rsid w:val="00BD29C7"/>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467F"/>
    <w:rsid w:val="00D85475"/>
    <w:rsid w:val="00D865A2"/>
    <w:rsid w:val="00D87275"/>
    <w:rsid w:val="00D8787C"/>
    <w:rsid w:val="00D87ABE"/>
    <w:rsid w:val="00D90C39"/>
    <w:rsid w:val="00D91CB9"/>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5269"/>
    <w:rsid w:val="00DE542F"/>
    <w:rsid w:val="00DE7742"/>
    <w:rsid w:val="00DF033A"/>
    <w:rsid w:val="00DF2532"/>
    <w:rsid w:val="00DF30B7"/>
    <w:rsid w:val="00DF4906"/>
    <w:rsid w:val="00DF5328"/>
    <w:rsid w:val="00DF5A11"/>
    <w:rsid w:val="00DF5AD7"/>
    <w:rsid w:val="00DF748C"/>
    <w:rsid w:val="00DF7B22"/>
    <w:rsid w:val="00E009BE"/>
    <w:rsid w:val="00E00D6D"/>
    <w:rsid w:val="00E01594"/>
    <w:rsid w:val="00E05299"/>
    <w:rsid w:val="00E053F2"/>
    <w:rsid w:val="00E0660D"/>
    <w:rsid w:val="00E132DA"/>
    <w:rsid w:val="00E133F9"/>
    <w:rsid w:val="00E14CEB"/>
    <w:rsid w:val="00E15589"/>
    <w:rsid w:val="00E16DB7"/>
    <w:rsid w:val="00E204E3"/>
    <w:rsid w:val="00E20F29"/>
    <w:rsid w:val="00E227A4"/>
    <w:rsid w:val="00E2287C"/>
    <w:rsid w:val="00E2427C"/>
    <w:rsid w:val="00E254E5"/>
    <w:rsid w:val="00E2616D"/>
    <w:rsid w:val="00E317CA"/>
    <w:rsid w:val="00E32EDB"/>
    <w:rsid w:val="00E33CD0"/>
    <w:rsid w:val="00E34C5B"/>
    <w:rsid w:val="00E36A3A"/>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68DA"/>
    <w:rsid w:val="00E97CB6"/>
    <w:rsid w:val="00EA04AC"/>
    <w:rsid w:val="00EA21F7"/>
    <w:rsid w:val="00EA346B"/>
    <w:rsid w:val="00EA365C"/>
    <w:rsid w:val="00EA638B"/>
    <w:rsid w:val="00EA64CB"/>
    <w:rsid w:val="00EA7E3D"/>
    <w:rsid w:val="00EB1A0B"/>
    <w:rsid w:val="00EB2226"/>
    <w:rsid w:val="00EB37E0"/>
    <w:rsid w:val="00EB57B1"/>
    <w:rsid w:val="00EB5966"/>
    <w:rsid w:val="00EB5D6A"/>
    <w:rsid w:val="00EB62BE"/>
    <w:rsid w:val="00EB6F00"/>
    <w:rsid w:val="00EC0511"/>
    <w:rsid w:val="00EC1BB3"/>
    <w:rsid w:val="00EC1EC4"/>
    <w:rsid w:val="00EC340F"/>
    <w:rsid w:val="00EC3A5C"/>
    <w:rsid w:val="00EC45EA"/>
    <w:rsid w:val="00EC4776"/>
    <w:rsid w:val="00EC7E4D"/>
    <w:rsid w:val="00EC7F58"/>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2BEF"/>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5014"/>
    <w:rsid w:val="00FB51AB"/>
    <w:rsid w:val="00FB5CFA"/>
    <w:rsid w:val="00FB5EC0"/>
    <w:rsid w:val="00FB6A9F"/>
    <w:rsid w:val="00FB6CB3"/>
    <w:rsid w:val="00FB7203"/>
    <w:rsid w:val="00FB7CE3"/>
    <w:rsid w:val="00FC2994"/>
    <w:rsid w:val="00FC2C80"/>
    <w:rsid w:val="00FC2FD4"/>
    <w:rsid w:val="00FC34C5"/>
    <w:rsid w:val="00FC44B6"/>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22"/>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22"/>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22"/>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22"/>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2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jpe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9</TotalTime>
  <Pages>66</Pages>
  <Words>12820</Words>
  <Characters>73077</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8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47</cp:revision>
  <cp:lastPrinted>2020-12-30T13:03:00Z</cp:lastPrinted>
  <dcterms:created xsi:type="dcterms:W3CDTF">2021-07-01T09:05:00Z</dcterms:created>
  <dcterms:modified xsi:type="dcterms:W3CDTF">2021-07-1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